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3502FF" w14:textId="34B6683E" w:rsidR="00241419" w:rsidRPr="00241419" w:rsidRDefault="00241419" w:rsidP="00151300">
      <w:pPr>
        <w:pStyle w:val="Chapterheading"/>
        <w:jc w:val="center"/>
        <w:rPr>
          <w:sz w:val="48"/>
        </w:rPr>
      </w:pPr>
      <w:r w:rsidRPr="00241419">
        <w:rPr>
          <w:sz w:val="48"/>
        </w:rPr>
        <w:t>Bilateral integration in virtual reality</w:t>
      </w:r>
    </w:p>
    <w:p w14:paraId="0D16EC20" w14:textId="350BEAA1"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6CCBDDA3" w:rsidR="00151300" w:rsidRDefault="00151300" w:rsidP="00151300">
      <w:pPr>
        <w:pStyle w:val="Chapterheading"/>
        <w:jc w:val="center"/>
        <w:rPr>
          <w:sz w:val="36"/>
        </w:rPr>
      </w:pPr>
      <w:r>
        <w:rPr>
          <w:sz w:val="36"/>
        </w:rPr>
        <w:t>DT</w:t>
      </w:r>
      <w:r w:rsidR="00F23D78" w:rsidRPr="00F23D78">
        <w:rPr>
          <w:sz w:val="36"/>
        </w:rPr>
        <w:t>211C</w:t>
      </w:r>
      <w:r>
        <w:rPr>
          <w:sz w:val="36"/>
        </w:rPr>
        <w:t xml:space="preserve"> </w:t>
      </w:r>
    </w:p>
    <w:p w14:paraId="2927FE7C" w14:textId="4695D046" w:rsidR="00151300" w:rsidRDefault="00151300" w:rsidP="00151300">
      <w:pPr>
        <w:pStyle w:val="Chapterheading"/>
        <w:jc w:val="center"/>
        <w:rPr>
          <w:sz w:val="36"/>
        </w:rPr>
      </w:pPr>
      <w:r>
        <w:rPr>
          <w:sz w:val="36"/>
        </w:rPr>
        <w:t xml:space="preserve">BSc in </w:t>
      </w:r>
      <w:r w:rsidR="00241419" w:rsidRPr="00241419">
        <w:rPr>
          <w:sz w:val="36"/>
        </w:rPr>
        <w:t>computer science infrastructur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1CEBD36D" w14:textId="50734853" w:rsidR="00241419" w:rsidRPr="00241419" w:rsidRDefault="00241419" w:rsidP="00151300">
      <w:pPr>
        <w:jc w:val="center"/>
        <w:rPr>
          <w:b/>
          <w:bCs/>
          <w:sz w:val="32"/>
          <w:szCs w:val="32"/>
        </w:rPr>
      </w:pPr>
      <w:r w:rsidRPr="00241419">
        <w:rPr>
          <w:b/>
          <w:bCs/>
          <w:sz w:val="32"/>
          <w:szCs w:val="32"/>
        </w:rPr>
        <w:t>Mykolas Kubilius</w:t>
      </w:r>
    </w:p>
    <w:p w14:paraId="78EB583E" w14:textId="2549AA6D" w:rsidR="00604B8B" w:rsidRPr="00241419" w:rsidRDefault="00241419" w:rsidP="00151300">
      <w:pPr>
        <w:jc w:val="center"/>
        <w:rPr>
          <w:b/>
          <w:bCs/>
          <w:sz w:val="32"/>
          <w:szCs w:val="32"/>
        </w:rPr>
      </w:pPr>
      <w:r w:rsidRPr="00241419">
        <w:rPr>
          <w:b/>
          <w:bCs/>
          <w:sz w:val="32"/>
          <w:szCs w:val="32"/>
        </w:rPr>
        <w:t>C20321456</w:t>
      </w:r>
    </w:p>
    <w:p w14:paraId="16FB4DFB" w14:textId="43AC92A0" w:rsidR="00151300" w:rsidRDefault="00241419" w:rsidP="00151300">
      <w:pPr>
        <w:jc w:val="center"/>
        <w:rPr>
          <w:b/>
          <w:bCs/>
          <w:szCs w:val="32"/>
        </w:rPr>
      </w:pPr>
      <w:r w:rsidRPr="00241419">
        <w:rPr>
          <w:b/>
          <w:bCs/>
          <w:szCs w:val="32"/>
        </w:rPr>
        <w:t>Dr Bryan Duggan</w:t>
      </w: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DBB2B5B" w:rsidR="00151300" w:rsidRPr="00241419" w:rsidRDefault="00241419" w:rsidP="00151300">
      <w:pPr>
        <w:jc w:val="center"/>
        <w:rPr>
          <w:b/>
          <w:bCs/>
          <w:sz w:val="28"/>
        </w:rPr>
      </w:pPr>
      <w:r w:rsidRPr="00241419">
        <w:rPr>
          <w:b/>
          <w:bCs/>
          <w:sz w:val="28"/>
        </w:rPr>
        <w:t>15/11/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F923980" w14:textId="774D573B" w:rsidR="006357DC" w:rsidRDefault="00151300" w:rsidP="00151300">
      <w:pPr>
        <w:pStyle w:val="Chapterheading"/>
      </w:pPr>
      <w:r>
        <w:lastRenderedPageBreak/>
        <w:t>Abstract</w:t>
      </w:r>
    </w:p>
    <w:p w14:paraId="278574C9" w14:textId="77777777" w:rsidR="002964D9" w:rsidRDefault="006357DC" w:rsidP="00151300">
      <w:pPr>
        <w:pStyle w:val="Chapterheading"/>
        <w:rPr>
          <w:b w:val="0"/>
          <w:bCs w:val="0"/>
          <w:sz w:val="24"/>
        </w:rPr>
      </w:pPr>
      <w:r>
        <w:rPr>
          <w:b w:val="0"/>
          <w:bCs w:val="0"/>
          <w:sz w:val="24"/>
        </w:rPr>
        <w:t xml:space="preserve">Virtual reality is becoming really popular in the science industry such as the medical and psychological fields. virtual reality is being used by people to help others with mental health problems and other mental challenges, but how would the virtual world help people who have different types of disabilities or </w:t>
      </w:r>
      <w:r w:rsidR="002964D9">
        <w:rPr>
          <w:b w:val="0"/>
          <w:bCs w:val="0"/>
          <w:sz w:val="24"/>
        </w:rPr>
        <w:t>different</w:t>
      </w:r>
      <w:r>
        <w:rPr>
          <w:b w:val="0"/>
          <w:bCs w:val="0"/>
          <w:sz w:val="24"/>
        </w:rPr>
        <w:t xml:space="preserve"> type of mental </w:t>
      </w:r>
      <w:r w:rsidR="002964D9">
        <w:rPr>
          <w:b w:val="0"/>
          <w:bCs w:val="0"/>
          <w:sz w:val="24"/>
        </w:rPr>
        <w:t xml:space="preserve">challenges? </w:t>
      </w:r>
    </w:p>
    <w:p w14:paraId="01DB750E" w14:textId="2EEE3810" w:rsidR="00151300" w:rsidRPr="002964D9" w:rsidRDefault="002964D9" w:rsidP="00151300">
      <w:pPr>
        <w:pStyle w:val="Chapterheading"/>
        <w:rPr>
          <w:b w:val="0"/>
          <w:bCs w:val="0"/>
          <w:sz w:val="24"/>
        </w:rPr>
      </w:pPr>
      <w:r>
        <w:rPr>
          <w:b w:val="0"/>
          <w:bCs w:val="0"/>
          <w:sz w:val="24"/>
        </w:rPr>
        <w:t xml:space="preserve">Virtual reality can help people by creating a virtual environment that is both safe and user friendly, it also provides a fun and engaging experience for users which will encourage them for frequent usage that aims to improve their mental health. Bilateral integration is what I am currently focusing on as I see that it has a lot of potential to help out kids with mental difficulties work on coordination, there are currently real-world example of exercises used by teachers and therapists. This report details all the development of a bilateral integration exercises in VR using the game engine Godot which will be implemented into the Meta Quest 3, the whole game will be coded in </w:t>
      </w:r>
      <w:proofErr w:type="spellStart"/>
      <w:r>
        <w:rPr>
          <w:b w:val="0"/>
          <w:bCs w:val="0"/>
          <w:sz w:val="24"/>
        </w:rPr>
        <w:t>Godots</w:t>
      </w:r>
      <w:proofErr w:type="spellEnd"/>
      <w:r>
        <w:rPr>
          <w:b w:val="0"/>
          <w:bCs w:val="0"/>
          <w:sz w:val="24"/>
        </w:rPr>
        <w:t xml:space="preserve"> very own language called GDscript, but it also uses C++ and C#. the report will also cover the creation of 3D objects and assets as well as game mechanics and integration of VR features such as grabbing different 3D objects and interaction with the virtual environment. Several test cases will be provided to test out each induvial levels that contain different types of bilateral integration exercises</w:t>
      </w:r>
      <w:r w:rsidR="00AE68F0">
        <w:rPr>
          <w:b w:val="0"/>
          <w:bCs w:val="0"/>
          <w:sz w:val="24"/>
        </w:rPr>
        <w:t xml:space="preserve"> to see if it matches the requirements for a healthy and useful exercises to help out the kids. This project will greatly benefit young kids with mental challenges to overcome their lack of hand and eye coordination. </w:t>
      </w: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1183269" w:rsidR="00151300" w:rsidRDefault="00241419" w:rsidP="00151300">
      <w:pPr>
        <w:pStyle w:val="BodyText"/>
        <w:rPr>
          <w:lang w:val="en-US"/>
        </w:rPr>
      </w:pPr>
      <w:r>
        <w:t>Mykolas Kubilius</w:t>
      </w:r>
      <w:r w:rsidR="00151300">
        <w:t>___</w:t>
      </w:r>
    </w:p>
    <w:p w14:paraId="505F754F" w14:textId="77777777" w:rsidR="00151300" w:rsidRDefault="00151300" w:rsidP="00151300">
      <w:pPr>
        <w:pStyle w:val="BodyText"/>
      </w:pPr>
    </w:p>
    <w:p w14:paraId="792437D4" w14:textId="58EFB7E6" w:rsidR="00151300" w:rsidRPr="00241419" w:rsidRDefault="00241419" w:rsidP="00151300">
      <w:pPr>
        <w:pStyle w:val="BodyText"/>
        <w:rPr>
          <w:lang w:val="en-US"/>
        </w:rPr>
      </w:pPr>
      <w:r w:rsidRPr="00241419">
        <w:t>15/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4EE9371D" w14:textId="38F93B32" w:rsidR="00151300" w:rsidRDefault="00151300" w:rsidP="00151300">
      <w:pPr>
        <w:pStyle w:val="BodyText"/>
      </w:pPr>
    </w:p>
    <w:p w14:paraId="38129F49" w14:textId="53FC4572" w:rsidR="005638BA" w:rsidRDefault="005638BA" w:rsidP="00151300">
      <w:pPr>
        <w:pStyle w:val="BodyText"/>
      </w:pPr>
      <w:r>
        <w:t>I would like to thank my supervisor Bryan Duggan for all his help and being a big influence and inspiration to undergo this project. I have never done game design or design anything VR related. But with his teaching skills I started to love working with games and developing VR related projects like this current one.</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0933CE37" w14:textId="12CDD238" w:rsidR="003240C1" w:rsidRDefault="009B697E">
          <w:pPr>
            <w:pStyle w:val="TOC1"/>
            <w:tabs>
              <w:tab w:val="right" w:leader="dot" w:pos="9016"/>
            </w:tabs>
            <w:rPr>
              <w:rFonts w:eastAsiaTheme="minorEastAsia"/>
              <w:noProof/>
              <w:sz w:val="24"/>
              <w:szCs w:val="24"/>
            </w:rPr>
          </w:pPr>
          <w:r>
            <w:rPr>
              <w:b/>
              <w:bCs/>
              <w:noProof/>
            </w:rPr>
            <w:fldChar w:fldCharType="begin"/>
          </w:r>
          <w:r>
            <w:rPr>
              <w:b/>
              <w:bCs/>
              <w:noProof/>
            </w:rPr>
            <w:instrText xml:space="preserve"> TOC \o "1-3" \h \z \u </w:instrText>
          </w:r>
          <w:r>
            <w:rPr>
              <w:b/>
              <w:bCs/>
              <w:noProof/>
            </w:rPr>
            <w:fldChar w:fldCharType="separate"/>
          </w:r>
          <w:hyperlink w:anchor="_Toc119925914" w:history="1">
            <w:r w:rsidR="003240C1" w:rsidRPr="00AD0663">
              <w:rPr>
                <w:rStyle w:val="Hyperlink"/>
                <w:noProof/>
              </w:rPr>
              <w:t>1. Introduction</w:t>
            </w:r>
            <w:r w:rsidR="003240C1">
              <w:rPr>
                <w:noProof/>
                <w:webHidden/>
              </w:rPr>
              <w:tab/>
            </w:r>
            <w:r w:rsidR="003240C1">
              <w:rPr>
                <w:noProof/>
                <w:webHidden/>
              </w:rPr>
              <w:fldChar w:fldCharType="begin"/>
            </w:r>
            <w:r w:rsidR="003240C1">
              <w:rPr>
                <w:noProof/>
                <w:webHidden/>
              </w:rPr>
              <w:instrText xml:space="preserve"> PAGEREF _Toc119925914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237AD000" w14:textId="0102148C" w:rsidR="003240C1" w:rsidRDefault="00000000">
          <w:pPr>
            <w:pStyle w:val="TOC2"/>
            <w:tabs>
              <w:tab w:val="left" w:pos="960"/>
              <w:tab w:val="right" w:leader="dot" w:pos="9016"/>
            </w:tabs>
            <w:rPr>
              <w:rFonts w:eastAsiaTheme="minorEastAsia"/>
              <w:noProof/>
              <w:sz w:val="24"/>
              <w:szCs w:val="24"/>
            </w:rPr>
          </w:pPr>
          <w:hyperlink w:anchor="_Toc119925915" w:history="1">
            <w:r w:rsidR="003240C1" w:rsidRPr="00AD0663">
              <w:rPr>
                <w:rStyle w:val="Hyperlink"/>
                <w:noProof/>
              </w:rPr>
              <w:t>1.1.</w:t>
            </w:r>
            <w:r w:rsidR="003240C1">
              <w:rPr>
                <w:rFonts w:eastAsiaTheme="minorEastAsia"/>
                <w:noProof/>
                <w:sz w:val="24"/>
                <w:szCs w:val="24"/>
              </w:rPr>
              <w:tab/>
            </w:r>
            <w:r w:rsidR="003240C1" w:rsidRPr="00AD0663">
              <w:rPr>
                <w:rStyle w:val="Hyperlink"/>
                <w:noProof/>
              </w:rPr>
              <w:t>Project Background</w:t>
            </w:r>
            <w:r w:rsidR="003240C1">
              <w:rPr>
                <w:noProof/>
                <w:webHidden/>
              </w:rPr>
              <w:tab/>
            </w:r>
            <w:r w:rsidR="003240C1">
              <w:rPr>
                <w:noProof/>
                <w:webHidden/>
              </w:rPr>
              <w:fldChar w:fldCharType="begin"/>
            </w:r>
            <w:r w:rsidR="003240C1">
              <w:rPr>
                <w:noProof/>
                <w:webHidden/>
              </w:rPr>
              <w:instrText xml:space="preserve"> PAGEREF _Toc119925915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398A566F" w14:textId="0E7402B3" w:rsidR="003240C1" w:rsidRDefault="00000000">
          <w:pPr>
            <w:pStyle w:val="TOC2"/>
            <w:tabs>
              <w:tab w:val="left" w:pos="960"/>
              <w:tab w:val="right" w:leader="dot" w:pos="9016"/>
            </w:tabs>
            <w:rPr>
              <w:rFonts w:eastAsiaTheme="minorEastAsia"/>
              <w:noProof/>
              <w:sz w:val="24"/>
              <w:szCs w:val="24"/>
            </w:rPr>
          </w:pPr>
          <w:hyperlink w:anchor="_Toc119925916" w:history="1">
            <w:r w:rsidR="003240C1" w:rsidRPr="00AD0663">
              <w:rPr>
                <w:rStyle w:val="Hyperlink"/>
                <w:noProof/>
              </w:rPr>
              <w:t>1.2.</w:t>
            </w:r>
            <w:r w:rsidR="003240C1">
              <w:rPr>
                <w:rFonts w:eastAsiaTheme="minorEastAsia"/>
                <w:noProof/>
                <w:sz w:val="24"/>
                <w:szCs w:val="24"/>
              </w:rPr>
              <w:tab/>
            </w:r>
            <w:r w:rsidR="003240C1" w:rsidRPr="00AD0663">
              <w:rPr>
                <w:rStyle w:val="Hyperlink"/>
                <w:noProof/>
              </w:rPr>
              <w:t>Project Description</w:t>
            </w:r>
            <w:r w:rsidR="003240C1">
              <w:rPr>
                <w:noProof/>
                <w:webHidden/>
              </w:rPr>
              <w:tab/>
            </w:r>
            <w:r w:rsidR="003240C1">
              <w:rPr>
                <w:noProof/>
                <w:webHidden/>
              </w:rPr>
              <w:fldChar w:fldCharType="begin"/>
            </w:r>
            <w:r w:rsidR="003240C1">
              <w:rPr>
                <w:noProof/>
                <w:webHidden/>
              </w:rPr>
              <w:instrText xml:space="preserve"> PAGEREF _Toc119925916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0B22B047" w14:textId="69490FDE" w:rsidR="003240C1" w:rsidRDefault="00000000">
          <w:pPr>
            <w:pStyle w:val="TOC2"/>
            <w:tabs>
              <w:tab w:val="left" w:pos="960"/>
              <w:tab w:val="right" w:leader="dot" w:pos="9016"/>
            </w:tabs>
            <w:rPr>
              <w:rFonts w:eastAsiaTheme="minorEastAsia"/>
              <w:noProof/>
              <w:sz w:val="24"/>
              <w:szCs w:val="24"/>
            </w:rPr>
          </w:pPr>
          <w:hyperlink w:anchor="_Toc119925917" w:history="1">
            <w:r w:rsidR="003240C1" w:rsidRPr="00AD0663">
              <w:rPr>
                <w:rStyle w:val="Hyperlink"/>
                <w:noProof/>
              </w:rPr>
              <w:t>1.3.</w:t>
            </w:r>
            <w:r w:rsidR="003240C1">
              <w:rPr>
                <w:rFonts w:eastAsiaTheme="minorEastAsia"/>
                <w:noProof/>
                <w:sz w:val="24"/>
                <w:szCs w:val="24"/>
              </w:rPr>
              <w:tab/>
            </w:r>
            <w:r w:rsidR="003240C1" w:rsidRPr="00AD0663">
              <w:rPr>
                <w:rStyle w:val="Hyperlink"/>
                <w:noProof/>
              </w:rPr>
              <w:t>Project Aims and Objectives</w:t>
            </w:r>
            <w:r w:rsidR="003240C1">
              <w:rPr>
                <w:noProof/>
                <w:webHidden/>
              </w:rPr>
              <w:tab/>
            </w:r>
            <w:r w:rsidR="003240C1">
              <w:rPr>
                <w:noProof/>
                <w:webHidden/>
              </w:rPr>
              <w:fldChar w:fldCharType="begin"/>
            </w:r>
            <w:r w:rsidR="003240C1">
              <w:rPr>
                <w:noProof/>
                <w:webHidden/>
              </w:rPr>
              <w:instrText xml:space="preserve"> PAGEREF _Toc119925917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4CD14000" w14:textId="61A89712" w:rsidR="003240C1" w:rsidRDefault="00000000">
          <w:pPr>
            <w:pStyle w:val="TOC2"/>
            <w:tabs>
              <w:tab w:val="left" w:pos="960"/>
              <w:tab w:val="right" w:leader="dot" w:pos="9016"/>
            </w:tabs>
            <w:rPr>
              <w:rFonts w:eastAsiaTheme="minorEastAsia"/>
              <w:noProof/>
              <w:sz w:val="24"/>
              <w:szCs w:val="24"/>
            </w:rPr>
          </w:pPr>
          <w:hyperlink w:anchor="_Toc119925918" w:history="1">
            <w:r w:rsidR="003240C1" w:rsidRPr="00AD0663">
              <w:rPr>
                <w:rStyle w:val="Hyperlink"/>
                <w:noProof/>
              </w:rPr>
              <w:t>1.4.</w:t>
            </w:r>
            <w:r w:rsidR="003240C1">
              <w:rPr>
                <w:rFonts w:eastAsiaTheme="minorEastAsia"/>
                <w:noProof/>
                <w:sz w:val="24"/>
                <w:szCs w:val="24"/>
              </w:rPr>
              <w:tab/>
            </w:r>
            <w:r w:rsidR="003240C1" w:rsidRPr="00AD0663">
              <w:rPr>
                <w:rStyle w:val="Hyperlink"/>
                <w:noProof/>
              </w:rPr>
              <w:t>Project Scope</w:t>
            </w:r>
            <w:r w:rsidR="003240C1">
              <w:rPr>
                <w:noProof/>
                <w:webHidden/>
              </w:rPr>
              <w:tab/>
            </w:r>
            <w:r w:rsidR="003240C1">
              <w:rPr>
                <w:noProof/>
                <w:webHidden/>
              </w:rPr>
              <w:fldChar w:fldCharType="begin"/>
            </w:r>
            <w:r w:rsidR="003240C1">
              <w:rPr>
                <w:noProof/>
                <w:webHidden/>
              </w:rPr>
              <w:instrText xml:space="preserve"> PAGEREF _Toc119925918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12912049" w14:textId="6DE780F1" w:rsidR="003240C1" w:rsidRDefault="00000000">
          <w:pPr>
            <w:pStyle w:val="TOC2"/>
            <w:tabs>
              <w:tab w:val="left" w:pos="960"/>
              <w:tab w:val="right" w:leader="dot" w:pos="9016"/>
            </w:tabs>
            <w:rPr>
              <w:rFonts w:eastAsiaTheme="minorEastAsia"/>
              <w:noProof/>
              <w:sz w:val="24"/>
              <w:szCs w:val="24"/>
            </w:rPr>
          </w:pPr>
          <w:hyperlink w:anchor="_Toc119925919" w:history="1">
            <w:r w:rsidR="003240C1" w:rsidRPr="00AD0663">
              <w:rPr>
                <w:rStyle w:val="Hyperlink"/>
                <w:noProof/>
              </w:rPr>
              <w:t>1.5.</w:t>
            </w:r>
            <w:r w:rsidR="003240C1">
              <w:rPr>
                <w:rFonts w:eastAsiaTheme="minorEastAsia"/>
                <w:noProof/>
                <w:sz w:val="24"/>
                <w:szCs w:val="24"/>
              </w:rPr>
              <w:tab/>
            </w:r>
            <w:r w:rsidR="003240C1" w:rsidRPr="00AD0663">
              <w:rPr>
                <w:rStyle w:val="Hyperlink"/>
                <w:noProof/>
              </w:rPr>
              <w:t>Thesis Roadmap</w:t>
            </w:r>
            <w:r w:rsidR="003240C1">
              <w:rPr>
                <w:noProof/>
                <w:webHidden/>
              </w:rPr>
              <w:tab/>
            </w:r>
            <w:r w:rsidR="003240C1">
              <w:rPr>
                <w:noProof/>
                <w:webHidden/>
              </w:rPr>
              <w:fldChar w:fldCharType="begin"/>
            </w:r>
            <w:r w:rsidR="003240C1">
              <w:rPr>
                <w:noProof/>
                <w:webHidden/>
              </w:rPr>
              <w:instrText xml:space="preserve"> PAGEREF _Toc119925919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649053A7" w14:textId="43D8E658" w:rsidR="003240C1" w:rsidRDefault="00000000">
          <w:pPr>
            <w:pStyle w:val="TOC1"/>
            <w:tabs>
              <w:tab w:val="right" w:leader="dot" w:pos="9016"/>
            </w:tabs>
            <w:rPr>
              <w:rFonts w:eastAsiaTheme="minorEastAsia"/>
              <w:noProof/>
              <w:sz w:val="24"/>
              <w:szCs w:val="24"/>
            </w:rPr>
          </w:pPr>
          <w:hyperlink w:anchor="_Toc119925920" w:history="1">
            <w:r w:rsidR="003240C1" w:rsidRPr="00AD0663">
              <w:rPr>
                <w:rStyle w:val="Hyperlink"/>
                <w:noProof/>
              </w:rPr>
              <w:t>2. Literature Review</w:t>
            </w:r>
            <w:r w:rsidR="003240C1">
              <w:rPr>
                <w:noProof/>
                <w:webHidden/>
              </w:rPr>
              <w:tab/>
            </w:r>
            <w:r w:rsidR="003240C1">
              <w:rPr>
                <w:noProof/>
                <w:webHidden/>
              </w:rPr>
              <w:fldChar w:fldCharType="begin"/>
            </w:r>
            <w:r w:rsidR="003240C1">
              <w:rPr>
                <w:noProof/>
                <w:webHidden/>
              </w:rPr>
              <w:instrText xml:space="preserve"> PAGEREF _Toc119925920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FE62448" w14:textId="7FB6D4B7" w:rsidR="003240C1" w:rsidRDefault="00000000">
          <w:pPr>
            <w:pStyle w:val="TOC2"/>
            <w:tabs>
              <w:tab w:val="left" w:pos="960"/>
              <w:tab w:val="right" w:leader="dot" w:pos="9016"/>
            </w:tabs>
            <w:rPr>
              <w:rFonts w:eastAsiaTheme="minorEastAsia"/>
              <w:noProof/>
              <w:sz w:val="24"/>
              <w:szCs w:val="24"/>
            </w:rPr>
          </w:pPr>
          <w:hyperlink w:anchor="_Toc119925921" w:history="1">
            <w:r w:rsidR="003240C1" w:rsidRPr="00AD0663">
              <w:rPr>
                <w:rStyle w:val="Hyperlink"/>
                <w:noProof/>
              </w:rPr>
              <w:t xml:space="preserve">2.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1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B0AA63E" w14:textId="12969EE2" w:rsidR="003240C1" w:rsidRDefault="00000000">
          <w:pPr>
            <w:pStyle w:val="TOC2"/>
            <w:tabs>
              <w:tab w:val="left" w:pos="960"/>
              <w:tab w:val="right" w:leader="dot" w:pos="9016"/>
            </w:tabs>
            <w:rPr>
              <w:rFonts w:eastAsiaTheme="minorEastAsia"/>
              <w:noProof/>
              <w:sz w:val="24"/>
              <w:szCs w:val="24"/>
            </w:rPr>
          </w:pPr>
          <w:hyperlink w:anchor="_Toc119925922" w:history="1">
            <w:r w:rsidR="003240C1" w:rsidRPr="00AD0663">
              <w:rPr>
                <w:rStyle w:val="Hyperlink"/>
                <w:noProof/>
              </w:rPr>
              <w:t xml:space="preserve">2.2. </w:t>
            </w:r>
            <w:r w:rsidR="003240C1">
              <w:rPr>
                <w:rFonts w:eastAsiaTheme="minorEastAsia"/>
                <w:noProof/>
                <w:sz w:val="24"/>
                <w:szCs w:val="24"/>
              </w:rPr>
              <w:tab/>
            </w:r>
            <w:r w:rsidR="003240C1" w:rsidRPr="00AD0663">
              <w:rPr>
                <w:rStyle w:val="Hyperlink"/>
                <w:noProof/>
              </w:rPr>
              <w:t>Alternative Existing Solutions to Your Problem</w:t>
            </w:r>
            <w:r w:rsidR="003240C1">
              <w:rPr>
                <w:noProof/>
                <w:webHidden/>
              </w:rPr>
              <w:tab/>
            </w:r>
            <w:r w:rsidR="003240C1">
              <w:rPr>
                <w:noProof/>
                <w:webHidden/>
              </w:rPr>
              <w:fldChar w:fldCharType="begin"/>
            </w:r>
            <w:r w:rsidR="003240C1">
              <w:rPr>
                <w:noProof/>
                <w:webHidden/>
              </w:rPr>
              <w:instrText xml:space="preserve"> PAGEREF _Toc119925922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29841F6" w14:textId="2F59A246" w:rsidR="003240C1" w:rsidRDefault="00000000">
          <w:pPr>
            <w:pStyle w:val="TOC2"/>
            <w:tabs>
              <w:tab w:val="left" w:pos="960"/>
              <w:tab w:val="right" w:leader="dot" w:pos="9016"/>
            </w:tabs>
            <w:rPr>
              <w:rFonts w:eastAsiaTheme="minorEastAsia"/>
              <w:noProof/>
              <w:sz w:val="24"/>
              <w:szCs w:val="24"/>
            </w:rPr>
          </w:pPr>
          <w:hyperlink w:anchor="_Toc119925923" w:history="1">
            <w:r w:rsidR="003240C1" w:rsidRPr="00AD0663">
              <w:rPr>
                <w:rStyle w:val="Hyperlink"/>
                <w:noProof/>
              </w:rPr>
              <w:t xml:space="preserve">2.3. </w:t>
            </w:r>
            <w:r w:rsidR="003240C1">
              <w:rPr>
                <w:rFonts w:eastAsiaTheme="minorEastAsia"/>
                <w:noProof/>
                <w:sz w:val="24"/>
                <w:szCs w:val="24"/>
              </w:rPr>
              <w:tab/>
            </w:r>
            <w:r w:rsidR="003240C1" w:rsidRPr="00AD0663">
              <w:rPr>
                <w:rStyle w:val="Hyperlink"/>
                <w:noProof/>
              </w:rPr>
              <w:t>Technologies you’ve researched</w:t>
            </w:r>
            <w:r w:rsidR="003240C1">
              <w:rPr>
                <w:noProof/>
                <w:webHidden/>
              </w:rPr>
              <w:tab/>
            </w:r>
            <w:r w:rsidR="003240C1">
              <w:rPr>
                <w:noProof/>
                <w:webHidden/>
              </w:rPr>
              <w:fldChar w:fldCharType="begin"/>
            </w:r>
            <w:r w:rsidR="003240C1">
              <w:rPr>
                <w:noProof/>
                <w:webHidden/>
              </w:rPr>
              <w:instrText xml:space="preserve"> PAGEREF _Toc119925923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16273F01" w14:textId="53BE2A21" w:rsidR="003240C1" w:rsidRDefault="00000000">
          <w:pPr>
            <w:pStyle w:val="TOC2"/>
            <w:tabs>
              <w:tab w:val="left" w:pos="960"/>
              <w:tab w:val="right" w:leader="dot" w:pos="9016"/>
            </w:tabs>
            <w:rPr>
              <w:rFonts w:eastAsiaTheme="minorEastAsia"/>
              <w:noProof/>
              <w:sz w:val="24"/>
              <w:szCs w:val="24"/>
            </w:rPr>
          </w:pPr>
          <w:hyperlink w:anchor="_Toc119925924" w:history="1">
            <w:r w:rsidR="003240C1" w:rsidRPr="00AD0663">
              <w:rPr>
                <w:rStyle w:val="Hyperlink"/>
                <w:noProof/>
              </w:rPr>
              <w:t xml:space="preserve">2.4. </w:t>
            </w:r>
            <w:r w:rsidR="003240C1">
              <w:rPr>
                <w:rFonts w:eastAsiaTheme="minorEastAsia"/>
                <w:noProof/>
                <w:sz w:val="24"/>
                <w:szCs w:val="24"/>
              </w:rPr>
              <w:tab/>
            </w:r>
            <w:r w:rsidR="003240C1" w:rsidRPr="00AD0663">
              <w:rPr>
                <w:rStyle w:val="Hyperlink"/>
                <w:noProof/>
              </w:rPr>
              <w:t>Other Research you’ve done</w:t>
            </w:r>
            <w:r w:rsidR="003240C1">
              <w:rPr>
                <w:noProof/>
                <w:webHidden/>
              </w:rPr>
              <w:tab/>
            </w:r>
            <w:r w:rsidR="003240C1">
              <w:rPr>
                <w:noProof/>
                <w:webHidden/>
              </w:rPr>
              <w:fldChar w:fldCharType="begin"/>
            </w:r>
            <w:r w:rsidR="003240C1">
              <w:rPr>
                <w:noProof/>
                <w:webHidden/>
              </w:rPr>
              <w:instrText xml:space="preserve"> PAGEREF _Toc119925924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7AA8CB86" w14:textId="0A5A5333" w:rsidR="003240C1" w:rsidRDefault="00000000">
          <w:pPr>
            <w:pStyle w:val="TOC2"/>
            <w:tabs>
              <w:tab w:val="left" w:pos="960"/>
              <w:tab w:val="right" w:leader="dot" w:pos="9016"/>
            </w:tabs>
            <w:rPr>
              <w:rFonts w:eastAsiaTheme="minorEastAsia"/>
              <w:noProof/>
              <w:sz w:val="24"/>
              <w:szCs w:val="24"/>
            </w:rPr>
          </w:pPr>
          <w:hyperlink w:anchor="_Toc119925925" w:history="1">
            <w:r w:rsidR="003240C1" w:rsidRPr="00AD0663">
              <w:rPr>
                <w:rStyle w:val="Hyperlink"/>
                <w:noProof/>
              </w:rPr>
              <w:t xml:space="preserve">2.5. </w:t>
            </w:r>
            <w:r w:rsidR="003240C1">
              <w:rPr>
                <w:rFonts w:eastAsiaTheme="minorEastAsia"/>
                <w:noProof/>
                <w:sz w:val="24"/>
                <w:szCs w:val="24"/>
              </w:rPr>
              <w:tab/>
            </w:r>
            <w:r w:rsidR="003240C1" w:rsidRPr="00AD0663">
              <w:rPr>
                <w:rStyle w:val="Hyperlink"/>
                <w:noProof/>
              </w:rPr>
              <w:t>Existing Final Year Projects</w:t>
            </w:r>
            <w:r w:rsidR="003240C1">
              <w:rPr>
                <w:noProof/>
                <w:webHidden/>
              </w:rPr>
              <w:tab/>
            </w:r>
            <w:r w:rsidR="003240C1">
              <w:rPr>
                <w:noProof/>
                <w:webHidden/>
              </w:rPr>
              <w:fldChar w:fldCharType="begin"/>
            </w:r>
            <w:r w:rsidR="003240C1">
              <w:rPr>
                <w:noProof/>
                <w:webHidden/>
              </w:rPr>
              <w:instrText xml:space="preserve"> PAGEREF _Toc119925925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894BC6E" w14:textId="4D59BAD7" w:rsidR="003240C1" w:rsidRDefault="00000000">
          <w:pPr>
            <w:pStyle w:val="TOC2"/>
            <w:tabs>
              <w:tab w:val="left" w:pos="960"/>
              <w:tab w:val="right" w:leader="dot" w:pos="9016"/>
            </w:tabs>
            <w:rPr>
              <w:rFonts w:eastAsiaTheme="minorEastAsia"/>
              <w:noProof/>
              <w:sz w:val="24"/>
              <w:szCs w:val="24"/>
            </w:rPr>
          </w:pPr>
          <w:hyperlink w:anchor="_Toc119925926" w:history="1">
            <w:r w:rsidR="003240C1" w:rsidRPr="00AD0663">
              <w:rPr>
                <w:rStyle w:val="Hyperlink"/>
                <w:noProof/>
              </w:rPr>
              <w:t xml:space="preserve">2.6.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26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D0D9F67" w14:textId="184C6D2A" w:rsidR="003240C1" w:rsidRDefault="00000000">
          <w:pPr>
            <w:pStyle w:val="TOC1"/>
            <w:tabs>
              <w:tab w:val="right" w:leader="dot" w:pos="9016"/>
            </w:tabs>
            <w:rPr>
              <w:rFonts w:eastAsiaTheme="minorEastAsia"/>
              <w:noProof/>
              <w:sz w:val="24"/>
              <w:szCs w:val="24"/>
            </w:rPr>
          </w:pPr>
          <w:hyperlink w:anchor="_Toc119925927" w:history="1">
            <w:r w:rsidR="003240C1" w:rsidRPr="00AD0663">
              <w:rPr>
                <w:rStyle w:val="Hyperlink"/>
                <w:noProof/>
              </w:rPr>
              <w:t>3. System Design</w:t>
            </w:r>
            <w:r w:rsidR="003240C1">
              <w:rPr>
                <w:noProof/>
                <w:webHidden/>
              </w:rPr>
              <w:tab/>
            </w:r>
            <w:r w:rsidR="003240C1">
              <w:rPr>
                <w:noProof/>
                <w:webHidden/>
              </w:rPr>
              <w:fldChar w:fldCharType="begin"/>
            </w:r>
            <w:r w:rsidR="003240C1">
              <w:rPr>
                <w:noProof/>
                <w:webHidden/>
              </w:rPr>
              <w:instrText xml:space="preserve"> PAGEREF _Toc119925927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EA90B48" w14:textId="153910FF" w:rsidR="003240C1" w:rsidRDefault="00000000">
          <w:pPr>
            <w:pStyle w:val="TOC2"/>
            <w:tabs>
              <w:tab w:val="left" w:pos="960"/>
              <w:tab w:val="right" w:leader="dot" w:pos="9016"/>
            </w:tabs>
            <w:rPr>
              <w:rFonts w:eastAsiaTheme="minorEastAsia"/>
              <w:noProof/>
              <w:sz w:val="24"/>
              <w:szCs w:val="24"/>
            </w:rPr>
          </w:pPr>
          <w:hyperlink w:anchor="_Toc119925928" w:history="1">
            <w:r w:rsidR="003240C1" w:rsidRPr="00AD0663">
              <w:rPr>
                <w:rStyle w:val="Hyperlink"/>
                <w:noProof/>
              </w:rPr>
              <w:t>3.1.</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8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622B354" w14:textId="651425D6" w:rsidR="003240C1" w:rsidRDefault="00000000">
          <w:pPr>
            <w:pStyle w:val="TOC2"/>
            <w:tabs>
              <w:tab w:val="left" w:pos="960"/>
              <w:tab w:val="right" w:leader="dot" w:pos="9016"/>
            </w:tabs>
            <w:rPr>
              <w:rFonts w:eastAsiaTheme="minorEastAsia"/>
              <w:noProof/>
              <w:sz w:val="24"/>
              <w:szCs w:val="24"/>
            </w:rPr>
          </w:pPr>
          <w:hyperlink w:anchor="_Toc119925929" w:history="1">
            <w:r w:rsidR="003240C1" w:rsidRPr="00AD0663">
              <w:rPr>
                <w:rStyle w:val="Hyperlink"/>
                <w:noProof/>
              </w:rPr>
              <w:t xml:space="preserve">3.2. </w:t>
            </w:r>
            <w:r w:rsidR="003240C1">
              <w:rPr>
                <w:rFonts w:eastAsiaTheme="minorEastAsia"/>
                <w:noProof/>
                <w:sz w:val="24"/>
                <w:szCs w:val="24"/>
              </w:rPr>
              <w:tab/>
            </w:r>
            <w:r w:rsidR="003240C1" w:rsidRPr="00AD0663">
              <w:rPr>
                <w:rStyle w:val="Hyperlink"/>
                <w:noProof/>
              </w:rPr>
              <w:t>Software Methodology</w:t>
            </w:r>
            <w:r w:rsidR="003240C1">
              <w:rPr>
                <w:noProof/>
                <w:webHidden/>
              </w:rPr>
              <w:tab/>
            </w:r>
            <w:r w:rsidR="003240C1">
              <w:rPr>
                <w:noProof/>
                <w:webHidden/>
              </w:rPr>
              <w:fldChar w:fldCharType="begin"/>
            </w:r>
            <w:r w:rsidR="003240C1">
              <w:rPr>
                <w:noProof/>
                <w:webHidden/>
              </w:rPr>
              <w:instrText xml:space="preserve"> PAGEREF _Toc119925929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C46861E" w14:textId="3823AB7E" w:rsidR="003240C1" w:rsidRDefault="00000000">
          <w:pPr>
            <w:pStyle w:val="TOC2"/>
            <w:tabs>
              <w:tab w:val="left" w:pos="960"/>
              <w:tab w:val="right" w:leader="dot" w:pos="9016"/>
            </w:tabs>
            <w:rPr>
              <w:rFonts w:eastAsiaTheme="minorEastAsia"/>
              <w:noProof/>
              <w:sz w:val="24"/>
              <w:szCs w:val="24"/>
            </w:rPr>
          </w:pPr>
          <w:hyperlink w:anchor="_Toc119925930" w:history="1">
            <w:r w:rsidR="003240C1" w:rsidRPr="00AD0663">
              <w:rPr>
                <w:rStyle w:val="Hyperlink"/>
                <w:noProof/>
              </w:rPr>
              <w:t xml:space="preserve">3.3. </w:t>
            </w:r>
            <w:r w:rsidR="003240C1">
              <w:rPr>
                <w:rFonts w:eastAsiaTheme="minorEastAsia"/>
                <w:noProof/>
                <w:sz w:val="24"/>
                <w:szCs w:val="24"/>
              </w:rPr>
              <w:tab/>
            </w:r>
            <w:r w:rsidR="003240C1" w:rsidRPr="00AD0663">
              <w:rPr>
                <w:rStyle w:val="Hyperlink"/>
                <w:noProof/>
              </w:rPr>
              <w:t>Overview of System</w:t>
            </w:r>
            <w:r w:rsidR="003240C1">
              <w:rPr>
                <w:noProof/>
                <w:webHidden/>
              </w:rPr>
              <w:tab/>
            </w:r>
            <w:r w:rsidR="003240C1">
              <w:rPr>
                <w:noProof/>
                <w:webHidden/>
              </w:rPr>
              <w:fldChar w:fldCharType="begin"/>
            </w:r>
            <w:r w:rsidR="003240C1">
              <w:rPr>
                <w:noProof/>
                <w:webHidden/>
              </w:rPr>
              <w:instrText xml:space="preserve"> PAGEREF _Toc119925930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7893F640" w14:textId="71939AA1" w:rsidR="003240C1" w:rsidRDefault="00000000">
          <w:pPr>
            <w:pStyle w:val="TOC2"/>
            <w:tabs>
              <w:tab w:val="left" w:pos="960"/>
              <w:tab w:val="right" w:leader="dot" w:pos="9016"/>
            </w:tabs>
            <w:rPr>
              <w:rFonts w:eastAsiaTheme="minorEastAsia"/>
              <w:noProof/>
              <w:sz w:val="24"/>
              <w:szCs w:val="24"/>
            </w:rPr>
          </w:pPr>
          <w:hyperlink w:anchor="_Toc119925931"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31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5F5AEEC8" w14:textId="0963DEC3" w:rsidR="003240C1" w:rsidRDefault="00000000">
          <w:pPr>
            <w:pStyle w:val="TOC2"/>
            <w:tabs>
              <w:tab w:val="left" w:pos="960"/>
              <w:tab w:val="right" w:leader="dot" w:pos="9016"/>
            </w:tabs>
            <w:rPr>
              <w:rFonts w:eastAsiaTheme="minorEastAsia"/>
              <w:noProof/>
              <w:sz w:val="24"/>
              <w:szCs w:val="24"/>
            </w:rPr>
          </w:pPr>
          <w:hyperlink w:anchor="_Toc119925932"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2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E876079" w14:textId="324C5220" w:rsidR="003240C1" w:rsidRDefault="00000000">
          <w:pPr>
            <w:pStyle w:val="TOC1"/>
            <w:tabs>
              <w:tab w:val="right" w:leader="dot" w:pos="9016"/>
            </w:tabs>
            <w:rPr>
              <w:rFonts w:eastAsiaTheme="minorEastAsia"/>
              <w:noProof/>
              <w:sz w:val="24"/>
              <w:szCs w:val="24"/>
            </w:rPr>
          </w:pPr>
          <w:hyperlink w:anchor="_Toc119925933" w:history="1">
            <w:r w:rsidR="003240C1" w:rsidRPr="00AD0663">
              <w:rPr>
                <w:rStyle w:val="Hyperlink"/>
                <w:noProof/>
              </w:rPr>
              <w:t>4. Testing and Evaluation</w:t>
            </w:r>
            <w:r w:rsidR="003240C1">
              <w:rPr>
                <w:noProof/>
                <w:webHidden/>
              </w:rPr>
              <w:tab/>
            </w:r>
            <w:r w:rsidR="003240C1">
              <w:rPr>
                <w:noProof/>
                <w:webHidden/>
              </w:rPr>
              <w:fldChar w:fldCharType="begin"/>
            </w:r>
            <w:r w:rsidR="003240C1">
              <w:rPr>
                <w:noProof/>
                <w:webHidden/>
              </w:rPr>
              <w:instrText xml:space="preserve"> PAGEREF _Toc119925933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6A8CD86C" w14:textId="62343416" w:rsidR="003240C1" w:rsidRDefault="00000000">
          <w:pPr>
            <w:pStyle w:val="TOC2"/>
            <w:tabs>
              <w:tab w:val="left" w:pos="960"/>
              <w:tab w:val="right" w:leader="dot" w:pos="9016"/>
            </w:tabs>
            <w:rPr>
              <w:rFonts w:eastAsiaTheme="minorEastAsia"/>
              <w:noProof/>
              <w:sz w:val="24"/>
              <w:szCs w:val="24"/>
            </w:rPr>
          </w:pPr>
          <w:hyperlink w:anchor="_Toc119925934" w:history="1">
            <w:r w:rsidR="003240C1" w:rsidRPr="00AD0663">
              <w:rPr>
                <w:rStyle w:val="Hyperlink"/>
                <w:noProof/>
              </w:rPr>
              <w:t xml:space="preserve">4.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4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3857989A" w14:textId="01428EB4" w:rsidR="003240C1" w:rsidRDefault="00000000">
          <w:pPr>
            <w:pStyle w:val="TOC2"/>
            <w:tabs>
              <w:tab w:val="left" w:pos="960"/>
              <w:tab w:val="right" w:leader="dot" w:pos="9016"/>
            </w:tabs>
            <w:rPr>
              <w:rFonts w:eastAsiaTheme="minorEastAsia"/>
              <w:noProof/>
              <w:sz w:val="24"/>
              <w:szCs w:val="24"/>
            </w:rPr>
          </w:pPr>
          <w:hyperlink w:anchor="_Toc119925935" w:history="1">
            <w:r w:rsidR="003240C1" w:rsidRPr="00AD0663">
              <w:rPr>
                <w:rStyle w:val="Hyperlink"/>
                <w:noProof/>
              </w:rPr>
              <w:t xml:space="preserve">4.2. </w:t>
            </w:r>
            <w:r w:rsidR="003240C1">
              <w:rPr>
                <w:rFonts w:eastAsiaTheme="minorEastAsia"/>
                <w:noProof/>
                <w:sz w:val="24"/>
                <w:szCs w:val="24"/>
              </w:rPr>
              <w:tab/>
            </w:r>
            <w:r w:rsidR="003240C1" w:rsidRPr="00AD0663">
              <w:rPr>
                <w:rStyle w:val="Hyperlink"/>
                <w:noProof/>
              </w:rPr>
              <w:t>Plan for Testing</w:t>
            </w:r>
            <w:r w:rsidR="003240C1">
              <w:rPr>
                <w:noProof/>
                <w:webHidden/>
              </w:rPr>
              <w:tab/>
            </w:r>
            <w:r w:rsidR="003240C1">
              <w:rPr>
                <w:noProof/>
                <w:webHidden/>
              </w:rPr>
              <w:fldChar w:fldCharType="begin"/>
            </w:r>
            <w:r w:rsidR="003240C1">
              <w:rPr>
                <w:noProof/>
                <w:webHidden/>
              </w:rPr>
              <w:instrText xml:space="preserve"> PAGEREF _Toc119925935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3861EF8" w14:textId="5F159223" w:rsidR="003240C1" w:rsidRDefault="00000000">
          <w:pPr>
            <w:pStyle w:val="TOC2"/>
            <w:tabs>
              <w:tab w:val="left" w:pos="960"/>
              <w:tab w:val="right" w:leader="dot" w:pos="9016"/>
            </w:tabs>
            <w:rPr>
              <w:rFonts w:eastAsiaTheme="minorEastAsia"/>
              <w:noProof/>
              <w:sz w:val="24"/>
              <w:szCs w:val="24"/>
            </w:rPr>
          </w:pPr>
          <w:hyperlink w:anchor="_Toc119925936" w:history="1">
            <w:r w:rsidR="003240C1" w:rsidRPr="00AD0663">
              <w:rPr>
                <w:rStyle w:val="Hyperlink"/>
                <w:noProof/>
              </w:rPr>
              <w:t xml:space="preserve">4.3. </w:t>
            </w:r>
            <w:r w:rsidR="003240C1">
              <w:rPr>
                <w:rFonts w:eastAsiaTheme="minorEastAsia"/>
                <w:noProof/>
                <w:sz w:val="24"/>
                <w:szCs w:val="24"/>
              </w:rPr>
              <w:tab/>
            </w:r>
            <w:r w:rsidR="003240C1" w:rsidRPr="00AD0663">
              <w:rPr>
                <w:rStyle w:val="Hyperlink"/>
                <w:noProof/>
              </w:rPr>
              <w:t>Plan for Evaluation</w:t>
            </w:r>
            <w:r w:rsidR="003240C1">
              <w:rPr>
                <w:noProof/>
                <w:webHidden/>
              </w:rPr>
              <w:tab/>
            </w:r>
            <w:r w:rsidR="003240C1">
              <w:rPr>
                <w:noProof/>
                <w:webHidden/>
              </w:rPr>
              <w:fldChar w:fldCharType="begin"/>
            </w:r>
            <w:r w:rsidR="003240C1">
              <w:rPr>
                <w:noProof/>
                <w:webHidden/>
              </w:rPr>
              <w:instrText xml:space="preserve"> PAGEREF _Toc119925936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B5ECD76" w14:textId="1AC9C00C" w:rsidR="003240C1" w:rsidRDefault="00000000">
          <w:pPr>
            <w:pStyle w:val="TOC2"/>
            <w:tabs>
              <w:tab w:val="left" w:pos="960"/>
              <w:tab w:val="right" w:leader="dot" w:pos="9016"/>
            </w:tabs>
            <w:rPr>
              <w:rFonts w:eastAsiaTheme="minorEastAsia"/>
              <w:noProof/>
              <w:sz w:val="24"/>
              <w:szCs w:val="24"/>
            </w:rPr>
          </w:pPr>
          <w:hyperlink w:anchor="_Toc119925937" w:history="1">
            <w:r w:rsidR="003240C1" w:rsidRPr="00AD0663">
              <w:rPr>
                <w:rStyle w:val="Hyperlink"/>
                <w:noProof/>
              </w:rPr>
              <w:t xml:space="preserve">4.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7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EFCF8A4" w14:textId="5F3C6185" w:rsidR="003240C1" w:rsidRDefault="00000000">
          <w:pPr>
            <w:pStyle w:val="TOC1"/>
            <w:tabs>
              <w:tab w:val="right" w:leader="dot" w:pos="9016"/>
            </w:tabs>
            <w:rPr>
              <w:rFonts w:eastAsiaTheme="minorEastAsia"/>
              <w:noProof/>
              <w:sz w:val="24"/>
              <w:szCs w:val="24"/>
            </w:rPr>
          </w:pPr>
          <w:hyperlink w:anchor="_Toc119925938" w:history="1">
            <w:r w:rsidR="003240C1" w:rsidRPr="00AD0663">
              <w:rPr>
                <w:rStyle w:val="Hyperlink"/>
                <w:noProof/>
              </w:rPr>
              <w:t>5. Prototype Development</w:t>
            </w:r>
            <w:r w:rsidR="003240C1">
              <w:rPr>
                <w:noProof/>
                <w:webHidden/>
              </w:rPr>
              <w:tab/>
            </w:r>
            <w:r w:rsidR="003240C1">
              <w:rPr>
                <w:noProof/>
                <w:webHidden/>
              </w:rPr>
              <w:fldChar w:fldCharType="begin"/>
            </w:r>
            <w:r w:rsidR="003240C1">
              <w:rPr>
                <w:noProof/>
                <w:webHidden/>
              </w:rPr>
              <w:instrText xml:space="preserve"> PAGEREF _Toc119925938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9DB7E12" w14:textId="2A3FDDA9" w:rsidR="003240C1" w:rsidRDefault="00000000">
          <w:pPr>
            <w:pStyle w:val="TOC2"/>
            <w:tabs>
              <w:tab w:val="left" w:pos="960"/>
              <w:tab w:val="right" w:leader="dot" w:pos="9016"/>
            </w:tabs>
            <w:rPr>
              <w:rFonts w:eastAsiaTheme="minorEastAsia"/>
              <w:noProof/>
              <w:sz w:val="24"/>
              <w:szCs w:val="24"/>
            </w:rPr>
          </w:pPr>
          <w:hyperlink w:anchor="_Toc119925939" w:history="1">
            <w:r w:rsidR="003240C1" w:rsidRPr="00AD0663">
              <w:rPr>
                <w:rStyle w:val="Hyperlink"/>
                <w:noProof/>
              </w:rPr>
              <w:t xml:space="preserve">5.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9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24807838" w14:textId="5FB08BC1" w:rsidR="003240C1" w:rsidRDefault="00000000">
          <w:pPr>
            <w:pStyle w:val="TOC2"/>
            <w:tabs>
              <w:tab w:val="left" w:pos="960"/>
              <w:tab w:val="right" w:leader="dot" w:pos="9016"/>
            </w:tabs>
            <w:rPr>
              <w:rFonts w:eastAsiaTheme="minorEastAsia"/>
              <w:noProof/>
              <w:sz w:val="24"/>
              <w:szCs w:val="24"/>
            </w:rPr>
          </w:pPr>
          <w:hyperlink w:anchor="_Toc119925940" w:history="1">
            <w:r w:rsidR="003240C1" w:rsidRPr="00AD0663">
              <w:rPr>
                <w:rStyle w:val="Hyperlink"/>
                <w:noProof/>
              </w:rPr>
              <w:t xml:space="preserve">5.2. </w:t>
            </w:r>
            <w:r w:rsidR="003240C1">
              <w:rPr>
                <w:rFonts w:eastAsiaTheme="minorEastAsia"/>
                <w:noProof/>
                <w:sz w:val="24"/>
                <w:szCs w:val="24"/>
              </w:rPr>
              <w:tab/>
            </w:r>
            <w:r w:rsidR="003240C1" w:rsidRPr="00AD0663">
              <w:rPr>
                <w:rStyle w:val="Hyperlink"/>
                <w:noProof/>
              </w:rPr>
              <w:t>Prototype Development</w:t>
            </w:r>
            <w:r w:rsidR="003240C1">
              <w:rPr>
                <w:noProof/>
                <w:webHidden/>
              </w:rPr>
              <w:tab/>
            </w:r>
            <w:r w:rsidR="003240C1">
              <w:rPr>
                <w:noProof/>
                <w:webHidden/>
              </w:rPr>
              <w:fldChar w:fldCharType="begin"/>
            </w:r>
            <w:r w:rsidR="003240C1">
              <w:rPr>
                <w:noProof/>
                <w:webHidden/>
              </w:rPr>
              <w:instrText xml:space="preserve"> PAGEREF _Toc119925940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F90C399" w14:textId="6FCD8E4C" w:rsidR="003240C1" w:rsidRDefault="00000000">
          <w:pPr>
            <w:pStyle w:val="TOC2"/>
            <w:tabs>
              <w:tab w:val="left" w:pos="960"/>
              <w:tab w:val="right" w:leader="dot" w:pos="9016"/>
            </w:tabs>
            <w:rPr>
              <w:rFonts w:eastAsiaTheme="minorEastAsia"/>
              <w:noProof/>
              <w:sz w:val="24"/>
              <w:szCs w:val="24"/>
            </w:rPr>
          </w:pPr>
          <w:hyperlink w:anchor="_Toc119925941" w:history="1">
            <w:r w:rsidR="003240C1" w:rsidRPr="00AD0663">
              <w:rPr>
                <w:rStyle w:val="Hyperlink"/>
                <w:noProof/>
              </w:rPr>
              <w:t xml:space="preserve">5.3.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41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1FACBAD2" w14:textId="7FA8F880" w:rsidR="003240C1" w:rsidRDefault="00000000">
          <w:pPr>
            <w:pStyle w:val="TOC2"/>
            <w:tabs>
              <w:tab w:val="left" w:pos="960"/>
              <w:tab w:val="right" w:leader="dot" w:pos="9016"/>
            </w:tabs>
            <w:rPr>
              <w:rFonts w:eastAsiaTheme="minorEastAsia"/>
              <w:noProof/>
              <w:sz w:val="24"/>
              <w:szCs w:val="24"/>
            </w:rPr>
          </w:pPr>
          <w:hyperlink w:anchor="_Toc119925942" w:history="1">
            <w:r w:rsidR="003240C1" w:rsidRPr="00AD0663">
              <w:rPr>
                <w:rStyle w:val="Hyperlink"/>
                <w:noProof/>
              </w:rPr>
              <w:t xml:space="preserve">5.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42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4087D60B" w14:textId="792E36D3" w:rsidR="003240C1" w:rsidRDefault="00000000">
          <w:pPr>
            <w:pStyle w:val="TOC1"/>
            <w:tabs>
              <w:tab w:val="right" w:leader="dot" w:pos="9016"/>
            </w:tabs>
            <w:rPr>
              <w:rFonts w:eastAsiaTheme="minorEastAsia"/>
              <w:noProof/>
              <w:sz w:val="24"/>
              <w:szCs w:val="24"/>
            </w:rPr>
          </w:pPr>
          <w:hyperlink w:anchor="_Toc119925943" w:history="1">
            <w:r w:rsidR="003240C1" w:rsidRPr="00AD0663">
              <w:rPr>
                <w:rStyle w:val="Hyperlink"/>
                <w:noProof/>
              </w:rPr>
              <w:t>6. Issues and Future Work</w:t>
            </w:r>
            <w:r w:rsidR="003240C1">
              <w:rPr>
                <w:noProof/>
                <w:webHidden/>
              </w:rPr>
              <w:tab/>
            </w:r>
            <w:r w:rsidR="003240C1">
              <w:rPr>
                <w:noProof/>
                <w:webHidden/>
              </w:rPr>
              <w:fldChar w:fldCharType="begin"/>
            </w:r>
            <w:r w:rsidR="003240C1">
              <w:rPr>
                <w:noProof/>
                <w:webHidden/>
              </w:rPr>
              <w:instrText xml:space="preserve"> PAGEREF _Toc119925943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62B2FF9" w14:textId="35E9D080" w:rsidR="003240C1" w:rsidRDefault="00000000">
          <w:pPr>
            <w:pStyle w:val="TOC2"/>
            <w:tabs>
              <w:tab w:val="left" w:pos="960"/>
              <w:tab w:val="right" w:leader="dot" w:pos="9016"/>
            </w:tabs>
            <w:rPr>
              <w:rFonts w:eastAsiaTheme="minorEastAsia"/>
              <w:noProof/>
              <w:sz w:val="24"/>
              <w:szCs w:val="24"/>
            </w:rPr>
          </w:pPr>
          <w:hyperlink w:anchor="_Toc119925944" w:history="1">
            <w:r w:rsidR="003240C1" w:rsidRPr="00AD0663">
              <w:rPr>
                <w:rStyle w:val="Hyperlink"/>
                <w:noProof/>
              </w:rPr>
              <w:t xml:space="preserve">6.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44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1DC4457" w14:textId="178B073A" w:rsidR="003240C1" w:rsidRDefault="00000000">
          <w:pPr>
            <w:pStyle w:val="TOC2"/>
            <w:tabs>
              <w:tab w:val="left" w:pos="960"/>
              <w:tab w:val="right" w:leader="dot" w:pos="9016"/>
            </w:tabs>
            <w:rPr>
              <w:rFonts w:eastAsiaTheme="minorEastAsia"/>
              <w:noProof/>
              <w:sz w:val="24"/>
              <w:szCs w:val="24"/>
            </w:rPr>
          </w:pPr>
          <w:hyperlink w:anchor="_Toc119925945" w:history="1">
            <w:r w:rsidR="003240C1" w:rsidRPr="00AD0663">
              <w:rPr>
                <w:rStyle w:val="Hyperlink"/>
                <w:noProof/>
              </w:rPr>
              <w:t xml:space="preserve">6.2. </w:t>
            </w:r>
            <w:r w:rsidR="003240C1">
              <w:rPr>
                <w:rFonts w:eastAsiaTheme="minorEastAsia"/>
                <w:noProof/>
                <w:sz w:val="24"/>
                <w:szCs w:val="24"/>
              </w:rPr>
              <w:tab/>
            </w:r>
            <w:r w:rsidR="003240C1" w:rsidRPr="00AD0663">
              <w:rPr>
                <w:rStyle w:val="Hyperlink"/>
                <w:noProof/>
              </w:rPr>
              <w:t>Issues and Risks</w:t>
            </w:r>
            <w:r w:rsidR="003240C1">
              <w:rPr>
                <w:noProof/>
                <w:webHidden/>
              </w:rPr>
              <w:tab/>
            </w:r>
            <w:r w:rsidR="003240C1">
              <w:rPr>
                <w:noProof/>
                <w:webHidden/>
              </w:rPr>
              <w:fldChar w:fldCharType="begin"/>
            </w:r>
            <w:r w:rsidR="003240C1">
              <w:rPr>
                <w:noProof/>
                <w:webHidden/>
              </w:rPr>
              <w:instrText xml:space="preserve"> PAGEREF _Toc119925945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6A36921F" w14:textId="74B004E5" w:rsidR="003240C1" w:rsidRDefault="00000000">
          <w:pPr>
            <w:pStyle w:val="TOC2"/>
            <w:tabs>
              <w:tab w:val="left" w:pos="960"/>
              <w:tab w:val="right" w:leader="dot" w:pos="9016"/>
            </w:tabs>
            <w:rPr>
              <w:rFonts w:eastAsiaTheme="minorEastAsia"/>
              <w:noProof/>
              <w:sz w:val="24"/>
              <w:szCs w:val="24"/>
            </w:rPr>
          </w:pPr>
          <w:hyperlink w:anchor="_Toc119925946" w:history="1">
            <w:r w:rsidR="003240C1" w:rsidRPr="00AD0663">
              <w:rPr>
                <w:rStyle w:val="Hyperlink"/>
                <w:noProof/>
              </w:rPr>
              <w:t xml:space="preserve">6.3. </w:t>
            </w:r>
            <w:r w:rsidR="003240C1">
              <w:rPr>
                <w:rFonts w:eastAsiaTheme="minorEastAsia"/>
                <w:noProof/>
                <w:sz w:val="24"/>
                <w:szCs w:val="24"/>
              </w:rPr>
              <w:tab/>
            </w:r>
            <w:r w:rsidR="003240C1" w:rsidRPr="00AD0663">
              <w:rPr>
                <w:rStyle w:val="Hyperlink"/>
                <w:noProof/>
              </w:rPr>
              <w:t>Plans and Future Work</w:t>
            </w:r>
            <w:r w:rsidR="003240C1">
              <w:rPr>
                <w:noProof/>
                <w:webHidden/>
              </w:rPr>
              <w:tab/>
            </w:r>
            <w:r w:rsidR="003240C1">
              <w:rPr>
                <w:noProof/>
                <w:webHidden/>
              </w:rPr>
              <w:fldChar w:fldCharType="begin"/>
            </w:r>
            <w:r w:rsidR="003240C1">
              <w:rPr>
                <w:noProof/>
                <w:webHidden/>
              </w:rPr>
              <w:instrText xml:space="preserve"> PAGEREF _Toc119925946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4A90AB45" w14:textId="39F17854" w:rsidR="003240C1" w:rsidRDefault="00000000">
          <w:pPr>
            <w:pStyle w:val="TOC3"/>
            <w:tabs>
              <w:tab w:val="left" w:pos="1440"/>
              <w:tab w:val="right" w:leader="dot" w:pos="9016"/>
            </w:tabs>
            <w:rPr>
              <w:rFonts w:eastAsiaTheme="minorEastAsia"/>
              <w:noProof/>
              <w:sz w:val="24"/>
              <w:szCs w:val="24"/>
            </w:rPr>
          </w:pPr>
          <w:hyperlink w:anchor="_Toc119925947" w:history="1">
            <w:r w:rsidR="003240C1" w:rsidRPr="00AD0663">
              <w:rPr>
                <w:rStyle w:val="Hyperlink"/>
                <w:noProof/>
              </w:rPr>
              <w:t xml:space="preserve">6.3.1. </w:t>
            </w:r>
            <w:r w:rsidR="003240C1">
              <w:rPr>
                <w:rFonts w:eastAsiaTheme="minorEastAsia"/>
                <w:noProof/>
                <w:sz w:val="24"/>
                <w:szCs w:val="24"/>
              </w:rPr>
              <w:tab/>
            </w:r>
            <w:r w:rsidR="003240C1" w:rsidRPr="00AD0663">
              <w:rPr>
                <w:rStyle w:val="Hyperlink"/>
                <w:noProof/>
              </w:rPr>
              <w:t>GANTT Chart</w:t>
            </w:r>
            <w:r w:rsidR="003240C1">
              <w:rPr>
                <w:noProof/>
                <w:webHidden/>
              </w:rPr>
              <w:tab/>
            </w:r>
            <w:r w:rsidR="003240C1">
              <w:rPr>
                <w:noProof/>
                <w:webHidden/>
              </w:rPr>
              <w:fldChar w:fldCharType="begin"/>
            </w:r>
            <w:r w:rsidR="003240C1">
              <w:rPr>
                <w:noProof/>
                <w:webHidden/>
              </w:rPr>
              <w:instrText xml:space="preserve"> PAGEREF _Toc119925947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2B074125" w14:textId="67ED6CA2" w:rsidR="003240C1" w:rsidRDefault="00000000">
          <w:pPr>
            <w:pStyle w:val="TOC1"/>
            <w:tabs>
              <w:tab w:val="right" w:leader="dot" w:pos="9016"/>
            </w:tabs>
            <w:rPr>
              <w:rFonts w:eastAsiaTheme="minorEastAsia"/>
              <w:noProof/>
              <w:sz w:val="24"/>
              <w:szCs w:val="24"/>
            </w:rPr>
          </w:pPr>
          <w:hyperlink w:anchor="_Toc119925948" w:history="1">
            <w:r w:rsidR="003240C1" w:rsidRPr="00AD0663">
              <w:rPr>
                <w:rStyle w:val="Hyperlink"/>
                <w:noProof/>
              </w:rPr>
              <w:t>Bibliography</w:t>
            </w:r>
            <w:r w:rsidR="003240C1">
              <w:rPr>
                <w:noProof/>
                <w:webHidden/>
              </w:rPr>
              <w:tab/>
            </w:r>
            <w:r w:rsidR="003240C1">
              <w:rPr>
                <w:noProof/>
                <w:webHidden/>
              </w:rPr>
              <w:fldChar w:fldCharType="begin"/>
            </w:r>
            <w:r w:rsidR="003240C1">
              <w:rPr>
                <w:noProof/>
                <w:webHidden/>
              </w:rPr>
              <w:instrText xml:space="preserve"> PAGEREF _Toc119925948 \h </w:instrText>
            </w:r>
            <w:r w:rsidR="003240C1">
              <w:rPr>
                <w:noProof/>
                <w:webHidden/>
              </w:rPr>
            </w:r>
            <w:r w:rsidR="003240C1">
              <w:rPr>
                <w:noProof/>
                <w:webHidden/>
              </w:rPr>
              <w:fldChar w:fldCharType="separate"/>
            </w:r>
            <w:r w:rsidR="003240C1">
              <w:rPr>
                <w:noProof/>
                <w:webHidden/>
              </w:rPr>
              <w:t>13</w:t>
            </w:r>
            <w:r w:rsidR="003240C1">
              <w:rPr>
                <w:noProof/>
                <w:webHidden/>
              </w:rPr>
              <w:fldChar w:fldCharType="end"/>
            </w:r>
          </w:hyperlink>
        </w:p>
        <w:p w14:paraId="4FB18FC8" w14:textId="4245C217" w:rsidR="009B697E" w:rsidRDefault="009B697E">
          <w:r>
            <w:rPr>
              <w:b/>
              <w:bCs/>
              <w:noProof/>
            </w:rPr>
            <w:lastRenderedPageBreak/>
            <w:fldChar w:fldCharType="end"/>
          </w:r>
        </w:p>
      </w:sdtContent>
    </w:sdt>
    <w:p w14:paraId="69E5B9A8" w14:textId="77777777" w:rsidR="009B697E" w:rsidRDefault="009B697E">
      <w:r>
        <w:br w:type="page"/>
      </w:r>
    </w:p>
    <w:p w14:paraId="477BB814" w14:textId="1B01A002" w:rsidR="009B697E" w:rsidRDefault="009B697E" w:rsidP="00695C44">
      <w:pPr>
        <w:pStyle w:val="Heading1"/>
      </w:pPr>
      <w:bookmarkStart w:id="0" w:name="_Toc119925914"/>
      <w:r>
        <w:lastRenderedPageBreak/>
        <w:t>1. Introduction</w:t>
      </w:r>
      <w:bookmarkEnd w:id="0"/>
    </w:p>
    <w:p w14:paraId="7051C45C" w14:textId="77777777" w:rsidR="009B697E" w:rsidRDefault="009B697E" w:rsidP="007B01AD">
      <w:pPr>
        <w:pStyle w:val="Heading2"/>
        <w:numPr>
          <w:ilvl w:val="1"/>
          <w:numId w:val="1"/>
        </w:numPr>
      </w:pPr>
      <w:bookmarkStart w:id="1" w:name="_Toc119925915"/>
      <w:r>
        <w:t>Project Background</w:t>
      </w:r>
      <w:bookmarkEnd w:id="1"/>
    </w:p>
    <w:p w14:paraId="0BE6E93F" w14:textId="77777777" w:rsidR="007B01AD" w:rsidRDefault="007B01AD" w:rsidP="007B01AD"/>
    <w:p w14:paraId="1C1A8E36" w14:textId="77777777" w:rsidR="00FC4C57" w:rsidRDefault="00FC4C57" w:rsidP="007B01AD">
      <w:r>
        <w:t xml:space="preserve">What is bilateral integration otherwise known as bilateral coordination? Well, it’s the ability for both sides of the brain to work together in a coordinated manner, this is shown when the left side of the brain is working on conjunction with the skills associated with the left side of the brain and also the skills associated with the right side of the brain. In short it means that that brain works together in </w:t>
      </w:r>
      <w:r w:rsidRPr="00FC4C57">
        <w:t>unison</w:t>
      </w:r>
      <w:r>
        <w:t xml:space="preserve">. </w:t>
      </w:r>
    </w:p>
    <w:p w14:paraId="29D394D3" w14:textId="59335EDF" w:rsidR="00FC4C57" w:rsidRDefault="00FC4C57" w:rsidP="007B01AD">
      <w:r>
        <w:t xml:space="preserve">Skills associated with the right side of the </w:t>
      </w:r>
      <w:r w:rsidR="003F2406">
        <w:t>brain.</w:t>
      </w:r>
    </w:p>
    <w:p w14:paraId="242A6DBA" w14:textId="0664C32B" w:rsidR="00FC4C57" w:rsidRDefault="003F2406" w:rsidP="003F2406">
      <w:pPr>
        <w:pStyle w:val="ListParagraph"/>
        <w:numPr>
          <w:ilvl w:val="0"/>
          <w:numId w:val="3"/>
        </w:numPr>
      </w:pPr>
      <w:r>
        <w:t>Creativity (thinking and imagination)</w:t>
      </w:r>
    </w:p>
    <w:p w14:paraId="4AD8B7E9" w14:textId="6960E99B" w:rsidR="003F2406" w:rsidRDefault="003F2406" w:rsidP="003F2406">
      <w:pPr>
        <w:pStyle w:val="ListParagraph"/>
        <w:numPr>
          <w:ilvl w:val="0"/>
          <w:numId w:val="3"/>
        </w:numPr>
      </w:pPr>
      <w:r>
        <w:t>Art, drawing and other creative skills that is artistic.</w:t>
      </w:r>
    </w:p>
    <w:p w14:paraId="7734AD85" w14:textId="52072103" w:rsidR="003F2406" w:rsidRDefault="003F2406" w:rsidP="003F2406">
      <w:pPr>
        <w:pStyle w:val="ListParagraph"/>
        <w:numPr>
          <w:ilvl w:val="0"/>
          <w:numId w:val="3"/>
        </w:numPr>
      </w:pPr>
      <w:r>
        <w:t>Musical skills</w:t>
      </w:r>
    </w:p>
    <w:p w14:paraId="0B66605B" w14:textId="77777777" w:rsidR="00FC4C57" w:rsidRDefault="00FC4C57" w:rsidP="007B01AD"/>
    <w:p w14:paraId="767D67B8" w14:textId="3155C08E" w:rsidR="003F2406" w:rsidRDefault="003F2406" w:rsidP="007B01AD">
      <w:r>
        <w:t>Skills associated with the left side of the brain.</w:t>
      </w:r>
    </w:p>
    <w:p w14:paraId="525A65D2" w14:textId="0E75C41F" w:rsidR="003F2406" w:rsidRDefault="003F2406" w:rsidP="003F2406">
      <w:pPr>
        <w:pStyle w:val="ListParagraph"/>
        <w:numPr>
          <w:ilvl w:val="0"/>
          <w:numId w:val="4"/>
        </w:numPr>
      </w:pPr>
      <w:r>
        <w:t>Speech and language</w:t>
      </w:r>
    </w:p>
    <w:p w14:paraId="0A2CF1CB" w14:textId="7B66F1EE" w:rsidR="003F2406" w:rsidRDefault="003F2406" w:rsidP="003F2406">
      <w:pPr>
        <w:pStyle w:val="ListParagraph"/>
        <w:numPr>
          <w:ilvl w:val="0"/>
          <w:numId w:val="4"/>
        </w:numPr>
      </w:pPr>
      <w:r>
        <w:t>Problem solving</w:t>
      </w:r>
    </w:p>
    <w:p w14:paraId="60C52C64" w14:textId="2BFC991D" w:rsidR="003F2406" w:rsidRDefault="003F2406" w:rsidP="003F2406">
      <w:pPr>
        <w:pStyle w:val="ListParagraph"/>
        <w:numPr>
          <w:ilvl w:val="0"/>
          <w:numId w:val="4"/>
        </w:numPr>
      </w:pPr>
      <w:r>
        <w:t>Handwriting</w:t>
      </w:r>
    </w:p>
    <w:p w14:paraId="23599166" w14:textId="30100471" w:rsidR="003F2406" w:rsidRDefault="003F2406" w:rsidP="003F2406">
      <w:pPr>
        <w:pStyle w:val="ListParagraph"/>
        <w:numPr>
          <w:ilvl w:val="0"/>
          <w:numId w:val="4"/>
        </w:numPr>
      </w:pPr>
      <w:r>
        <w:t>Logic</w:t>
      </w:r>
    </w:p>
    <w:p w14:paraId="2FB9C364" w14:textId="64FA8347" w:rsidR="003F2406" w:rsidRDefault="003F2406" w:rsidP="003F2406">
      <w:pPr>
        <w:pStyle w:val="ListParagraph"/>
        <w:numPr>
          <w:ilvl w:val="0"/>
          <w:numId w:val="4"/>
        </w:numPr>
      </w:pPr>
      <w:r>
        <w:t>Memory for spoken/written messages.</w:t>
      </w:r>
    </w:p>
    <w:p w14:paraId="138F7BE0" w14:textId="45661FCD" w:rsidR="003F2406" w:rsidRDefault="003F2406" w:rsidP="003F2406">
      <w:pPr>
        <w:pStyle w:val="ListParagraph"/>
        <w:numPr>
          <w:ilvl w:val="0"/>
          <w:numId w:val="4"/>
        </w:numPr>
      </w:pPr>
      <w:r>
        <w:t>Linear thinking</w:t>
      </w:r>
    </w:p>
    <w:p w14:paraId="1637D73B" w14:textId="77777777" w:rsidR="00607B0D" w:rsidRDefault="00607B0D" w:rsidP="00607B0D"/>
    <w:p w14:paraId="54C06AEC" w14:textId="0CBEDDBC" w:rsidR="00FC4C57" w:rsidRDefault="00FC4C57" w:rsidP="007B01AD">
      <w:r>
        <w:t xml:space="preserve">Bilateral coordination develops from a young age, its noticed when a </w:t>
      </w:r>
      <w:r w:rsidR="003F2406">
        <w:t>newborn</w:t>
      </w:r>
      <w:r>
        <w:t xml:space="preserve"> starts to use both of their hands near their mouths like a milk bottle, when the child grows it begins to use its hands to crawl by using both hands to push the body forward one step at a time.</w:t>
      </w:r>
    </w:p>
    <w:p w14:paraId="2FEED406" w14:textId="0326C537" w:rsidR="00607B0D" w:rsidRDefault="00607B0D" w:rsidP="007B01AD">
      <w:r>
        <w:t xml:space="preserve">But not all babies have the skills to move their hands in unison. </w:t>
      </w:r>
      <w:r w:rsidR="00327BBF">
        <w:t>Sometimes differently mental health problems hinder that, those kids don’t have bilateral coordination since they weren’t thought it. Which is why there are plenty of exercises that help out with helping the kids achieve bilateral coordination. These exercises can include,</w:t>
      </w:r>
    </w:p>
    <w:p w14:paraId="565EE478" w14:textId="26E86DDA" w:rsidR="00327BBF" w:rsidRDefault="00327BBF" w:rsidP="00327BBF">
      <w:pPr>
        <w:pStyle w:val="ListParagraph"/>
        <w:numPr>
          <w:ilvl w:val="0"/>
          <w:numId w:val="5"/>
        </w:numPr>
      </w:pPr>
      <w:r>
        <w:t>Tying a shoelace</w:t>
      </w:r>
    </w:p>
    <w:p w14:paraId="45FF4CE8" w14:textId="03A1694E" w:rsidR="00327BBF" w:rsidRDefault="00327BBF" w:rsidP="00327BBF">
      <w:pPr>
        <w:pStyle w:val="ListParagraph"/>
        <w:numPr>
          <w:ilvl w:val="0"/>
          <w:numId w:val="5"/>
        </w:numPr>
      </w:pPr>
      <w:r>
        <w:t>Typing</w:t>
      </w:r>
    </w:p>
    <w:p w14:paraId="2D36654A" w14:textId="19186FCE" w:rsidR="00327BBF" w:rsidRDefault="00327BBF" w:rsidP="00327BBF">
      <w:pPr>
        <w:pStyle w:val="ListParagraph"/>
        <w:numPr>
          <w:ilvl w:val="0"/>
          <w:numId w:val="5"/>
        </w:numPr>
      </w:pPr>
      <w:r>
        <w:t xml:space="preserve">Writing </w:t>
      </w:r>
    </w:p>
    <w:p w14:paraId="0230AEED" w14:textId="1308612E" w:rsidR="00327BBF" w:rsidRDefault="00327BBF" w:rsidP="00327BBF">
      <w:pPr>
        <w:pStyle w:val="ListParagraph"/>
        <w:numPr>
          <w:ilvl w:val="0"/>
          <w:numId w:val="5"/>
        </w:numPr>
      </w:pPr>
      <w:r>
        <w:t>Playing an instrument</w:t>
      </w:r>
    </w:p>
    <w:p w14:paraId="5DB0B00C" w14:textId="77F5F27E" w:rsidR="00327BBF" w:rsidRDefault="00327BBF" w:rsidP="00327BBF">
      <w:pPr>
        <w:pStyle w:val="ListParagraph"/>
        <w:numPr>
          <w:ilvl w:val="0"/>
          <w:numId w:val="5"/>
        </w:numPr>
      </w:pPr>
      <w:r>
        <w:t>Pouring water into a cup</w:t>
      </w:r>
    </w:p>
    <w:p w14:paraId="7F20B389" w14:textId="4B12E4AB" w:rsidR="00327BBF" w:rsidRDefault="00327BBF" w:rsidP="00327BBF">
      <w:pPr>
        <w:pStyle w:val="ListParagraph"/>
        <w:numPr>
          <w:ilvl w:val="0"/>
          <w:numId w:val="5"/>
        </w:numPr>
      </w:pPr>
      <w:r>
        <w:t>Reaching out for objects</w:t>
      </w:r>
    </w:p>
    <w:p w14:paraId="2C481F31" w14:textId="6E68611E" w:rsidR="00327BBF" w:rsidRDefault="00327BBF" w:rsidP="00327BBF">
      <w:pPr>
        <w:pStyle w:val="ListParagraph"/>
        <w:numPr>
          <w:ilvl w:val="0"/>
          <w:numId w:val="5"/>
        </w:numPr>
      </w:pPr>
      <w:r>
        <w:t>Bouncing a balloon in the air with a broomstick</w:t>
      </w:r>
    </w:p>
    <w:p w14:paraId="24FBAB82" w14:textId="77777777" w:rsidR="00CE57A3" w:rsidRDefault="00CE57A3" w:rsidP="00CE57A3"/>
    <w:p w14:paraId="021A6204" w14:textId="77777777" w:rsidR="00CE57A3" w:rsidRDefault="00CE57A3" w:rsidP="00CE57A3"/>
    <w:p w14:paraId="288913AF" w14:textId="617514F0" w:rsidR="00CE57A3" w:rsidRPr="007B01AD" w:rsidRDefault="00CE57A3" w:rsidP="00CE57A3">
      <w:r>
        <w:fldChar w:fldCharType="begin"/>
      </w:r>
      <w:r>
        <w:instrText xml:space="preserve"> ADDIN ZOTERO_ITEM CSL_CITATION {"citationID":"6YeQidJA","properties":{"formattedCitation":"(Beck, 2022)","plainCitation":"(Beck, 2022)","noteIndex":0},"citationItems":[{"id":7,"uris":["http://zotero.org/users/local/ubNMsubV/items/97DX94N9"],"itemData":{"id":7,"type":"post-weblog","abstract":"Bilateral integration information and ideas to build bilateral coordination skills in kids. These occupational therapy activities are so fun!","container-title":"The OT Toolbox","language":"en-US","title":"Bilateral Integration","URL":"https://www.theottoolbox.com/bilateral-integration/","author":[{"family":"Beck","given":"Colleen"}],"accessed":{"date-parts":[["2023",11,21]]},"issued":{"date-parts":[["2022",9,15]]}}}],"schema":"https://github.com/citation-style-language/schema/raw/master/csl-citation.json"} </w:instrText>
      </w:r>
      <w:r>
        <w:fldChar w:fldCharType="separate"/>
      </w:r>
      <w:r w:rsidRPr="00CE57A3">
        <w:rPr>
          <w:rFonts w:ascii="Calibri" w:hAnsi="Calibri" w:cs="Calibri"/>
        </w:rPr>
        <w:t>(Beck, 2022)</w:t>
      </w:r>
      <w:r>
        <w:fldChar w:fldCharType="end"/>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19925916"/>
      <w:r>
        <w:t>Project Description</w:t>
      </w:r>
      <w:bookmarkEnd w:id="2"/>
    </w:p>
    <w:p w14:paraId="6E7297B8" w14:textId="7600F0F5" w:rsidR="00CE57A3" w:rsidRDefault="00CE57A3" w:rsidP="007B63DE">
      <w:r>
        <w:t xml:space="preserve">The project’s main goal and objective is to develop a simple level-based game that contains a different set of bilateral integration exercises that is currently being used in the real world. Using </w:t>
      </w:r>
      <w:r w:rsidR="00FE256B">
        <w:t>these examples</w:t>
      </w:r>
      <w:r>
        <w:t xml:space="preserve">, the game will contain a safe and fun virtual environment that the user with coordination difficulties can easily pick up a VR headset and pick up the controls then they can dive straight into the levels and test out how well their brains can coordinate together as there is a left side and right side of the brain. These exercises can range from </w:t>
      </w:r>
      <w:r w:rsidR="00FE256B">
        <w:t xml:space="preserve">holding a broomstick or a long stick with both controllers using the grip VR feature and have a light balloon like 3D object bounce up in the air every time the user uses the stick to push the object upwards. </w:t>
      </w:r>
      <w:r w:rsidR="00D246FA">
        <w:t>Other</w:t>
      </w:r>
      <w:r w:rsidR="00FE256B">
        <w:t xml:space="preserve"> exercises can involve using both hands to hold a virtual marker and draw something on a </w:t>
      </w:r>
      <w:r w:rsidR="00D246FA">
        <w:t>whiteboard or</w:t>
      </w:r>
      <w:r w:rsidR="00FE256B">
        <w:t xml:space="preserve"> use one hand to draw the infinity symbol over and over again until they keep their marker inside of the line. </w:t>
      </w:r>
    </w:p>
    <w:p w14:paraId="13F8842B" w14:textId="77777777" w:rsidR="00D246FA" w:rsidRDefault="00D246FA" w:rsidP="007B63DE"/>
    <w:p w14:paraId="6B982B71" w14:textId="6168AF2B" w:rsidR="00D246FA" w:rsidRDefault="00D246FA" w:rsidP="007B63DE">
      <w:r>
        <w:rPr>
          <w:noProof/>
        </w:rPr>
        <w:drawing>
          <wp:inline distT="0" distB="0" distL="0" distR="0" wp14:anchorId="4FEC3CB9" wp14:editId="43CC384B">
            <wp:extent cx="6798893" cy="1973580"/>
            <wp:effectExtent l="0" t="0" r="0" b="0"/>
            <wp:docPr id="1075562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29119" cy="1982354"/>
                    </a:xfrm>
                    <a:prstGeom prst="rect">
                      <a:avLst/>
                    </a:prstGeom>
                    <a:noFill/>
                    <a:ln>
                      <a:noFill/>
                    </a:ln>
                  </pic:spPr>
                </pic:pic>
              </a:graphicData>
            </a:graphic>
          </wp:inline>
        </w:drawing>
      </w:r>
    </w:p>
    <w:p w14:paraId="4694609A" w14:textId="2B19D16F" w:rsidR="007B01AD" w:rsidRDefault="007B01AD" w:rsidP="00D246FA">
      <w:pPr>
        <w:pStyle w:val="Heading2"/>
        <w:jc w:val="center"/>
      </w:pPr>
    </w:p>
    <w:p w14:paraId="454AC9F7" w14:textId="77777777" w:rsidR="009B697E" w:rsidRDefault="009B697E" w:rsidP="007B63DE">
      <w:pPr>
        <w:pStyle w:val="Heading2"/>
        <w:numPr>
          <w:ilvl w:val="1"/>
          <w:numId w:val="1"/>
        </w:numPr>
      </w:pPr>
      <w:bookmarkStart w:id="3" w:name="_Toc119925917"/>
      <w:r>
        <w:t>Project Aims and Objectives</w:t>
      </w:r>
      <w:bookmarkEnd w:id="3"/>
    </w:p>
    <w:p w14:paraId="2F46ABFB" w14:textId="5A089725" w:rsidR="00D107E3" w:rsidRDefault="00D107E3" w:rsidP="00D107E3">
      <w:r>
        <w:t>My main objective is to implement a VR game that has different types of levels that have different exercise implemented into each level. I want my users to feel like that VR experience is helping them out with bilateral coordination and that it encourages them to keep playing the games and helping them with their bilateral coordination.</w:t>
      </w:r>
    </w:p>
    <w:p w14:paraId="6108AD45" w14:textId="77777777" w:rsidR="00D107E3" w:rsidRDefault="00D107E3" w:rsidP="00D107E3"/>
    <w:p w14:paraId="10168601" w14:textId="526BC45D" w:rsidR="00D107E3" w:rsidRDefault="00D107E3" w:rsidP="00D107E3">
      <w:r>
        <w:t xml:space="preserve">Make an immersive experience that involves adding an immersive environment like a </w:t>
      </w:r>
      <w:r w:rsidR="00504809">
        <w:t>classroom</w:t>
      </w:r>
      <w:r>
        <w:t xml:space="preserve"> or the outdoors where the user can interact with objects or scenarios that need the usage of both hands.</w:t>
      </w:r>
    </w:p>
    <w:p w14:paraId="390B2441" w14:textId="77777777" w:rsidR="00504809" w:rsidRDefault="00504809" w:rsidP="00D107E3"/>
    <w:p w14:paraId="78D06CAF" w14:textId="0A459BBB" w:rsidR="00504809" w:rsidRDefault="00504809" w:rsidP="00504809">
      <w:r>
        <w:t>Develop hand-eye coordination that demands the users to coordinate between hand movements and visual perception which will help the users hand and eye coordination in a VR environment.</w:t>
      </w:r>
    </w:p>
    <w:p w14:paraId="2061B411" w14:textId="77777777" w:rsidR="00504809" w:rsidRDefault="00504809" w:rsidP="00504809"/>
    <w:p w14:paraId="0D5C3294" w14:textId="44BF137D" w:rsidR="00504809" w:rsidRDefault="00487D0E" w:rsidP="00504809">
      <w:r>
        <w:t xml:space="preserve">Educational purposes that </w:t>
      </w:r>
      <w:r w:rsidR="00D246FA">
        <w:t>allow</w:t>
      </w:r>
      <w:r>
        <w:t xml:space="preserve"> the development of using both hands in unison that aids in learning through interactive tasks such as writing on a whiteboard.</w:t>
      </w:r>
    </w:p>
    <w:p w14:paraId="3875B1C7" w14:textId="77777777" w:rsidR="00487D0E" w:rsidRDefault="00487D0E" w:rsidP="00504809"/>
    <w:p w14:paraId="179C6E9A" w14:textId="542E8E4A" w:rsidR="00487D0E" w:rsidRDefault="00487D0E" w:rsidP="00504809">
      <w:r w:rsidRPr="00487D0E">
        <w:lastRenderedPageBreak/>
        <w:t xml:space="preserve">Implement gameplay mechanics that require users to </w:t>
      </w:r>
      <w:r>
        <w:t xml:space="preserve">use </w:t>
      </w:r>
      <w:r w:rsidRPr="00487D0E">
        <w:t>both hands effectively, adding</w:t>
      </w:r>
      <w:r>
        <w:t xml:space="preserve"> that </w:t>
      </w:r>
      <w:r w:rsidRPr="00487D0E">
        <w:t>engagement to gaming experiences.</w:t>
      </w:r>
      <w:r w:rsidR="00284F6E">
        <w:t xml:space="preserve"> </w:t>
      </w:r>
    </w:p>
    <w:p w14:paraId="16CA9F95" w14:textId="77777777" w:rsidR="00695C44" w:rsidRDefault="00695C44" w:rsidP="00504809"/>
    <w:p w14:paraId="493E9883" w14:textId="4F0C03FB" w:rsidR="00695C44" w:rsidRDefault="00695C44" w:rsidP="00504809">
      <w:r>
        <w:t>Implement user feedback and progress tracking, this helps provide a friendly and productive user experience for the individual. The progress tracking enables users and teachers to monitor their improvements overtime.</w:t>
      </w:r>
    </w:p>
    <w:p w14:paraId="45889219" w14:textId="77777777" w:rsidR="00504809" w:rsidRPr="007B63DE" w:rsidRDefault="00504809" w:rsidP="00504809"/>
    <w:p w14:paraId="6DFD9FBB" w14:textId="77777777" w:rsidR="009B697E" w:rsidRDefault="00151300" w:rsidP="007B63DE">
      <w:pPr>
        <w:pStyle w:val="Heading2"/>
        <w:numPr>
          <w:ilvl w:val="1"/>
          <w:numId w:val="1"/>
        </w:numPr>
      </w:pPr>
      <w:bookmarkStart w:id="4" w:name="_Toc119925918"/>
      <w:r>
        <w:t>Project Scope</w:t>
      </w:r>
      <w:bookmarkEnd w:id="4"/>
    </w:p>
    <w:p w14:paraId="5A721DB5" w14:textId="45C19FB7" w:rsidR="007B63DE" w:rsidRDefault="00AE68F0" w:rsidP="007B63DE">
      <w:r>
        <w:t>This project will focus on developing a level-based VR game that contains different types of bilateral integration exercises. The whole game will be made using Godot in a simple 3D safe world environment where it will be played on the Meta Quest 3. The user should be able to easily pick up the headset and put it on, hold both of the controllers in each hand and follow along with the instructions that are placed inside of each level, this allows the user to understand what task they have to accomplish in order to proceed to the next level.</w:t>
      </w:r>
    </w:p>
    <w:p w14:paraId="2664C359" w14:textId="35CE3B78" w:rsidR="00695C44" w:rsidRPr="007B63DE" w:rsidRDefault="00695C44" w:rsidP="007B63DE">
      <w:r>
        <w:t xml:space="preserve">I </w:t>
      </w:r>
      <w:r w:rsidR="001E5307">
        <w:t>won’t</w:t>
      </w:r>
      <w:r>
        <w:t xml:space="preserve"> be implementing </w:t>
      </w:r>
      <w:r w:rsidR="00EB48C6">
        <w:t xml:space="preserve">accounts for each user as I think that would take a longer time to implement since it would require each user to have the perfect </w:t>
      </w:r>
      <w:r w:rsidR="002E575E">
        <w:t>settings.</w:t>
      </w:r>
      <w:r w:rsidR="00EB48C6">
        <w:t xml:space="preserve"> </w:t>
      </w:r>
      <w:r w:rsidR="006357DC">
        <w:t>It would be easier that way since I will be focusing on perfecting the exercises for each level that the kids could enjoy.</w:t>
      </w:r>
      <w:r w:rsidR="00AE68F0">
        <w:t xml:space="preserve"> I will also not implement a multiplayer functionality so that </w:t>
      </w:r>
      <w:r w:rsidR="00D246FA">
        <w:t>there</w:t>
      </w:r>
      <w:r w:rsidR="00AE68F0">
        <w:t xml:space="preserve"> </w:t>
      </w:r>
      <w:r w:rsidR="00D246FA">
        <w:t>won’t</w:t>
      </w:r>
      <w:r w:rsidR="00AE68F0">
        <w:t xml:space="preserve"> be a need for account registration or any profile making so that way the user can simply put on the headset and start learning and training their brains to use hand-eye coordination.</w:t>
      </w:r>
    </w:p>
    <w:p w14:paraId="66EA96D2" w14:textId="77777777" w:rsidR="009B697E" w:rsidRDefault="009B697E" w:rsidP="007B63DE">
      <w:pPr>
        <w:pStyle w:val="Heading2"/>
        <w:numPr>
          <w:ilvl w:val="1"/>
          <w:numId w:val="1"/>
        </w:numPr>
      </w:pPr>
      <w:bookmarkStart w:id="5" w:name="_Toc119925919"/>
      <w:r>
        <w:t>Thesis Roadmap</w:t>
      </w:r>
      <w:bookmarkEnd w:id="5"/>
    </w:p>
    <w:p w14:paraId="50A8EFF9" w14:textId="77777777" w:rsidR="007B63DE" w:rsidRDefault="007B63DE" w:rsidP="007B63DE"/>
    <w:p w14:paraId="7C0AFCB1" w14:textId="77777777" w:rsidR="007B63DE" w:rsidRPr="007B63DE" w:rsidRDefault="007B63DE" w:rsidP="007B63DE">
      <w:r>
        <w:t xml:space="preserve">One sentence </w:t>
      </w:r>
      <w:r w:rsidR="00F77FE7">
        <w:t>explaining what each</w:t>
      </w:r>
      <w:r>
        <w:t xml:space="preserve"> of the following chapters</w:t>
      </w:r>
      <w:r w:rsidR="00F77FE7">
        <w:t xml:space="preserve"> is about.</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19925920"/>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19925921"/>
      <w:r>
        <w:t xml:space="preserve">2.1. </w:t>
      </w:r>
      <w:r w:rsidR="00442885">
        <w:tab/>
      </w:r>
      <w:r>
        <w:t>Introduction</w:t>
      </w:r>
      <w:bookmarkEnd w:id="7"/>
    </w:p>
    <w:p w14:paraId="2D5D6305" w14:textId="77777777" w:rsidR="007B63DE" w:rsidRDefault="007B63DE" w:rsidP="007B63DE"/>
    <w:p w14:paraId="72AC82DE" w14:textId="0CB279CD" w:rsidR="007B63DE" w:rsidRDefault="007B63DE" w:rsidP="007B63DE">
      <w:r>
        <w:t>In this chapter</w:t>
      </w:r>
      <w:r w:rsidR="000B79F2">
        <w:t xml:space="preserve">, I will discuss about similar alternative approaches to mental heal problems that involves the usage of virtual reality. </w:t>
      </w:r>
    </w:p>
    <w:p w14:paraId="5F25667F" w14:textId="77777777" w:rsidR="007B63DE" w:rsidRPr="007B63DE" w:rsidRDefault="007B63DE" w:rsidP="007B63DE"/>
    <w:p w14:paraId="38DA0D0C" w14:textId="205EA284" w:rsidR="009B697E" w:rsidRDefault="009B697E" w:rsidP="009B697E">
      <w:pPr>
        <w:pStyle w:val="Heading2"/>
      </w:pPr>
      <w:bookmarkStart w:id="8" w:name="_Toc119925922"/>
      <w:r>
        <w:t xml:space="preserve">2.2. </w:t>
      </w:r>
      <w:r w:rsidR="00442885">
        <w:tab/>
      </w:r>
      <w:r w:rsidR="00604B8B" w:rsidRPr="00604B8B">
        <w:t>Alternative Existing Solutions to Your Problem</w:t>
      </w:r>
      <w:bookmarkEnd w:id="8"/>
    </w:p>
    <w:p w14:paraId="20336951" w14:textId="77777777" w:rsidR="007B63DE" w:rsidRDefault="007B63DE" w:rsidP="009B697E">
      <w:pPr>
        <w:pStyle w:val="Heading2"/>
      </w:pPr>
    </w:p>
    <w:p w14:paraId="6F5C07BD" w14:textId="0A5180E0" w:rsidR="00604B8B" w:rsidRDefault="000B79F2" w:rsidP="00604B8B">
      <w:r>
        <w:t>There are a few companies that use virtual reality to help with mental health, they dive to help out using meditation and other science-based technologies, but my project focuses on bilateral coordination, this does fall under the mental health category, but my project focuses on helping one problem.</w:t>
      </w:r>
    </w:p>
    <w:p w14:paraId="362A3974" w14:textId="77777777" w:rsidR="000B79F2" w:rsidRDefault="000B79F2" w:rsidP="00604B8B"/>
    <w:p w14:paraId="2A9EF0B4" w14:textId="5A0C2A66" w:rsidR="000B79F2" w:rsidRDefault="000B79F2" w:rsidP="000B79F2">
      <w:pPr>
        <w:pStyle w:val="Heading2"/>
      </w:pPr>
      <w:r>
        <w:t>2.2.1 Amelia by XRHealth</w:t>
      </w:r>
    </w:p>
    <w:p w14:paraId="2A46C5B9" w14:textId="7D703EC8" w:rsidR="000B79F2" w:rsidRDefault="000B79F2" w:rsidP="000B79F2">
      <w:r>
        <w:t xml:space="preserve">The Amelia VR Platform is easy to use, fast, and affordable. Amelia Virtual Care – formerly known as </w:t>
      </w:r>
      <w:proofErr w:type="spellStart"/>
      <w:r>
        <w:t>Psious</w:t>
      </w:r>
      <w:proofErr w:type="spellEnd"/>
      <w:r>
        <w:t xml:space="preserve"> – provides a virtual reality platform used by therapists who perform mental health assessments and interventions. Through close collaboration with leading public and private institutions, we are proud to advance research and promote evidence-based care for better mental-health practices, globally.</w:t>
      </w:r>
    </w:p>
    <w:p w14:paraId="778EEEF2" w14:textId="77777777" w:rsidR="000B79F2" w:rsidRDefault="000B79F2" w:rsidP="000B79F2"/>
    <w:p w14:paraId="3FD62710" w14:textId="62EA7527" w:rsidR="000B79F2" w:rsidRDefault="000B79F2" w:rsidP="000B79F2">
      <w:r w:rsidRPr="000B79F2">
        <w:t>The benefits of VR in mental health are supported by 30+ years of evidence and over 1000+ studies. As evidence of the advantages of VR in mental health accumulated, adoption of its use by mental health professionals has steadily grown.</w:t>
      </w:r>
    </w:p>
    <w:p w14:paraId="4510E185" w14:textId="77777777" w:rsidR="000B79F2" w:rsidRDefault="000B79F2" w:rsidP="000B79F2"/>
    <w:p w14:paraId="61B030B8" w14:textId="50F1CCEE" w:rsidR="000B79F2" w:rsidRDefault="000B79F2" w:rsidP="000B79F2">
      <w:r>
        <w:t>Their mission is to</w:t>
      </w:r>
      <w:r w:rsidRPr="000B79F2">
        <w:t xml:space="preserve"> improve mental health through the use of science-based new technologies</w:t>
      </w:r>
      <w:r>
        <w:t xml:space="preserve"> and their vision is t</w:t>
      </w:r>
      <w:r w:rsidRPr="000B79F2">
        <w:t>o become the world leader of virtual reality in healthcare.</w:t>
      </w:r>
    </w:p>
    <w:p w14:paraId="65D5A8F8" w14:textId="77777777" w:rsidR="000B79F2" w:rsidRDefault="000B79F2" w:rsidP="000B79F2"/>
    <w:p w14:paraId="72C1BF8E" w14:textId="140D51B2" w:rsidR="000B79F2" w:rsidRDefault="000B79F2" w:rsidP="000B79F2">
      <w:r>
        <w:t>They value a positive social impact.</w:t>
      </w:r>
    </w:p>
    <w:p w14:paraId="0F7FFE3C" w14:textId="2D42BB48" w:rsidR="000B79F2" w:rsidRPr="000B79F2" w:rsidRDefault="000B79F2" w:rsidP="000B79F2">
      <w:r>
        <w:t>They value a global mindset.</w:t>
      </w:r>
    </w:p>
    <w:p w14:paraId="38A1CA28" w14:textId="139AB555" w:rsidR="00604B8B" w:rsidRDefault="000B79F2" w:rsidP="00604B8B">
      <w:r>
        <w:t xml:space="preserve">They value </w:t>
      </w:r>
      <w:r w:rsidRPr="000B79F2">
        <w:t>Entrepreneurship.</w:t>
      </w:r>
    </w:p>
    <w:p w14:paraId="2A363CB1" w14:textId="3D11D972" w:rsidR="000B79F2" w:rsidRDefault="000B79F2" w:rsidP="00604B8B">
      <w:r>
        <w:t xml:space="preserve">They value </w:t>
      </w:r>
      <w:r w:rsidRPr="000B79F2">
        <w:t>Passion &amp; empathy.</w:t>
      </w:r>
    </w:p>
    <w:p w14:paraId="6AEE42B6" w14:textId="77777777" w:rsidR="000B79F2" w:rsidRDefault="000B79F2" w:rsidP="00604B8B"/>
    <w:p w14:paraId="06780ACD" w14:textId="77777777" w:rsidR="000B79F2" w:rsidRDefault="000B79F2" w:rsidP="00604B8B"/>
    <w:p w14:paraId="7BD69202" w14:textId="77777777" w:rsidR="000B79F2" w:rsidRDefault="000B79F2" w:rsidP="00604B8B"/>
    <w:p w14:paraId="78599F31" w14:textId="77777777" w:rsidR="000B79F2" w:rsidRDefault="000B79F2" w:rsidP="00604B8B"/>
    <w:p w14:paraId="07B4978C" w14:textId="2E388FB3" w:rsidR="000B79F2" w:rsidRDefault="000B79F2" w:rsidP="00604B8B">
      <w:r>
        <w:lastRenderedPageBreak/>
        <w:t>Their history</w:t>
      </w:r>
    </w:p>
    <w:p w14:paraId="4B9F84AB" w14:textId="77777777" w:rsidR="000B79F2" w:rsidRDefault="000B79F2" w:rsidP="000B79F2">
      <w:r>
        <w:t>The name Amelia Virtual Care comes from the first-ever woman to fly across the Atlantic Ocean, Amelia Earhart.</w:t>
      </w:r>
    </w:p>
    <w:p w14:paraId="41B1820B" w14:textId="77777777" w:rsidR="000B79F2" w:rsidRDefault="000B79F2" w:rsidP="000B79F2"/>
    <w:p w14:paraId="17FE4620" w14:textId="51D6A561" w:rsidR="000B79F2" w:rsidRDefault="000B79F2" w:rsidP="000B79F2">
      <w:r>
        <w:t>Amelia left England for the United States on an air crossing that lasted more than 20 hours and 40 minutes–a daring accomplishment that went against predictions and showcased her tenacity.</w:t>
      </w:r>
    </w:p>
    <w:p w14:paraId="3FA68E18" w14:textId="77777777" w:rsidR="000B79F2" w:rsidRDefault="000B79F2" w:rsidP="000B79F2"/>
    <w:p w14:paraId="68576429" w14:textId="7155DAFA" w:rsidR="002228B3" w:rsidRDefault="002228B3" w:rsidP="002228B3">
      <w:r>
        <w:t>Xavier Palomer, Founder of Amelia.</w:t>
      </w:r>
    </w:p>
    <w:p w14:paraId="7BAA5CEC" w14:textId="77777777" w:rsidR="002228B3" w:rsidRDefault="002228B3" w:rsidP="002228B3">
      <w:r>
        <w:t>“Amelia started in 2014 while I was having a drink with two friends 8 years ago. The first one was afraid of flying and mentioned the problems generated by this situation. The other one, a psychologist, responded how VR could be a tool to address his problem.</w:t>
      </w:r>
    </w:p>
    <w:p w14:paraId="51BBB661" w14:textId="77777777" w:rsidR="002228B3" w:rsidRDefault="002228B3" w:rsidP="002228B3"/>
    <w:p w14:paraId="43780990" w14:textId="29508FC4" w:rsidR="000B79F2" w:rsidRDefault="002228B3" w:rsidP="002228B3">
      <w:r>
        <w:t>I found out that literature regarding VR technology was extensive and scientific validation quite robust. Yet, despite this incredible background, the technology was not accessible to professionals and patients worldwide. I saw an opportunity. At Amelia, we bring technology based on VR to a market-ready solution. This is our core!”</w:t>
      </w:r>
    </w:p>
    <w:p w14:paraId="7540B672" w14:textId="0755B138" w:rsidR="002228B3" w:rsidRDefault="002228B3" w:rsidP="002228B3">
      <w:r>
        <w:rPr>
          <w:noProof/>
        </w:rPr>
        <w:drawing>
          <wp:inline distT="0" distB="0" distL="0" distR="0" wp14:anchorId="1B9BD324" wp14:editId="2AB895FA">
            <wp:extent cx="5731510" cy="1705610"/>
            <wp:effectExtent l="0" t="0" r="0" b="0"/>
            <wp:docPr id="2029476573" name="Picture 4" descr="VR Software for Mental Health Professionals'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 Software for Mental Health Professionals' Thera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05610"/>
                    </a:xfrm>
                    <a:prstGeom prst="rect">
                      <a:avLst/>
                    </a:prstGeom>
                    <a:noFill/>
                    <a:ln>
                      <a:noFill/>
                    </a:ln>
                  </pic:spPr>
                </pic:pic>
              </a:graphicData>
            </a:graphic>
          </wp:inline>
        </w:drawing>
      </w:r>
    </w:p>
    <w:p w14:paraId="7D16CC21" w14:textId="77777777" w:rsidR="002228B3" w:rsidRDefault="002228B3" w:rsidP="002228B3"/>
    <w:p w14:paraId="599164EC" w14:textId="2F5AD697" w:rsidR="002228B3" w:rsidRDefault="002228B3" w:rsidP="002228B3">
      <w:r>
        <w:fldChar w:fldCharType="begin"/>
      </w:r>
      <w:r>
        <w:instrText xml:space="preserve"> ADDIN ZOTERO_ITEM CSL_CITATION {"citationID":"9AcEM70v","properties":{"formattedCitation":"(\\uc0\\u8216{}About Amelia Virtual Care | VR Software for Mental Health\\uc0\\u8217{}, no date)","plainCitation":"(‘About Amelia Virtual Care | VR Software for Mental Health’, no date)","noteIndex":0},"citationItems":[{"id":9,"uris":["http://zotero.org/users/local/ubNMsubV/items/ESAZ6TN2"],"itemData":{"id":9,"type":"post-weblog","abstract":"Amelia Virtual Care’s virtual reality software is an easy-to-use platform designed to support healthcare facilities and mental health professionals.","container-title":"Amelia Virtual Care","title":"About Amelia Virtual Care | VR Software for Mental Health","URL":"https://ameliavirtualcare.com/about-us/","accessed":{"date-parts":[["2023",11,21]]}}}],"schema":"https://github.com/citation-style-language/schema/raw/master/csl-citation.json"} </w:instrText>
      </w:r>
      <w:r>
        <w:fldChar w:fldCharType="separate"/>
      </w:r>
      <w:r w:rsidRPr="002228B3">
        <w:rPr>
          <w:rFonts w:ascii="Calibri" w:hAnsi="Calibri" w:cs="Calibri"/>
          <w:szCs w:val="24"/>
        </w:rPr>
        <w:t>(‘About Amelia Virtual Care | VR Software for Mental Health’, no date)</w:t>
      </w:r>
      <w:r>
        <w:fldChar w:fldCharType="end"/>
      </w:r>
    </w:p>
    <w:p w14:paraId="228B20F1" w14:textId="77777777" w:rsidR="002228B3" w:rsidRPr="00604B8B" w:rsidRDefault="002228B3" w:rsidP="002228B3"/>
    <w:p w14:paraId="31D53AF9" w14:textId="698D61DD" w:rsidR="009B697E" w:rsidRDefault="009B697E" w:rsidP="009B697E">
      <w:pPr>
        <w:pStyle w:val="Heading2"/>
      </w:pPr>
      <w:bookmarkStart w:id="9" w:name="_Toc119925923"/>
      <w:r>
        <w:t xml:space="preserve">2.3. </w:t>
      </w:r>
      <w:r w:rsidR="00442885">
        <w:tab/>
      </w:r>
      <w:r w:rsidR="00604B8B">
        <w:t>Technologies you’ve researched</w:t>
      </w:r>
      <w:bookmarkEnd w:id="9"/>
    </w:p>
    <w:p w14:paraId="5C441F26" w14:textId="77777777" w:rsidR="00604B8B" w:rsidRDefault="00604B8B" w:rsidP="00604B8B">
      <w:pPr>
        <w:pStyle w:val="Heading2"/>
      </w:pPr>
    </w:p>
    <w:p w14:paraId="3C087642" w14:textId="1834E37E" w:rsidR="002228B3" w:rsidRDefault="002228B3" w:rsidP="00F77FE7">
      <w:r>
        <w:t>A virtual reality game can be implemented using a wide variety of technologies and software’s, underneath is a list of technologies that I have investigated.</w:t>
      </w:r>
    </w:p>
    <w:p w14:paraId="3FAC822C" w14:textId="77777777" w:rsidR="002228B3" w:rsidRDefault="002228B3" w:rsidP="00F77FE7"/>
    <w:p w14:paraId="4DFCCC61" w14:textId="77777777" w:rsidR="002228B3" w:rsidRDefault="002228B3" w:rsidP="002228B3">
      <w:pPr>
        <w:pStyle w:val="Heading2"/>
      </w:pPr>
      <w:r>
        <w:t>2.3.1</w:t>
      </w:r>
    </w:p>
    <w:p w14:paraId="103DBFC1" w14:textId="53D295A7" w:rsidR="002228B3" w:rsidRDefault="002228B3" w:rsidP="002228B3">
      <w:pPr>
        <w:pStyle w:val="Heading2"/>
      </w:pPr>
      <w:r>
        <w:t>Meta Quest 3</w:t>
      </w:r>
    </w:p>
    <w:p w14:paraId="098EF482" w14:textId="3DC1B19B" w:rsidR="002228B3" w:rsidRDefault="002228B3" w:rsidP="002228B3">
      <w:r>
        <w:t>The Meta Quest 3 which can be also commonly known as Oculus Quest 3 is a virtual reality headset</w:t>
      </w:r>
      <w:r w:rsidR="002B4C6F">
        <w:t xml:space="preserve"> that was developed by Meta platform and Meta is founded by </w:t>
      </w:r>
      <w:r w:rsidR="002B4C6F" w:rsidRPr="002B4C6F">
        <w:t>Mark Zuckerberg</w:t>
      </w:r>
      <w:r w:rsidR="002B4C6F">
        <w:t xml:space="preserve">. </w:t>
      </w:r>
      <w:r w:rsidR="002B4C6F" w:rsidRPr="002B4C6F">
        <w:t xml:space="preserve">Meta officially </w:t>
      </w:r>
      <w:r w:rsidR="002B4C6F">
        <w:t xml:space="preserve">revealed </w:t>
      </w:r>
      <w:r w:rsidR="002B4C6F" w:rsidRPr="002B4C6F">
        <w:t>th</w:t>
      </w:r>
      <w:r w:rsidR="002B4C6F">
        <w:t>e Meta</w:t>
      </w:r>
      <w:r w:rsidR="002B4C6F" w:rsidRPr="002B4C6F">
        <w:t xml:space="preserve"> Quest 3 on June 1st and then launched the headset through the Meta Connect </w:t>
      </w:r>
      <w:r w:rsidR="002B4C6F" w:rsidRPr="002B4C6F">
        <w:lastRenderedPageBreak/>
        <w:t xml:space="preserve">2023 event on September 27. During the online </w:t>
      </w:r>
      <w:r w:rsidR="002B4C6F">
        <w:t>live</w:t>
      </w:r>
      <w:r w:rsidR="002B4C6F" w:rsidRPr="002B4C6F">
        <w:t>stream, Meta confirmed that the Quest 3 will start shipping on October 10, 2023, with pre-orders going live right after the announcement was done.</w:t>
      </w:r>
      <w:r w:rsidR="00FE07DB">
        <w:t xml:space="preserve"> the Meta Quest 3 provides a </w:t>
      </w:r>
      <w:r w:rsidR="00FE07DB" w:rsidRPr="00FE07DB">
        <w:t>4K+ Infinite Display (2 LCDs with 2064 x 2208 pixels per eye)</w:t>
      </w:r>
      <w:r w:rsidR="00FE07DB">
        <w:t xml:space="preserve"> with a field of view by </w:t>
      </w:r>
      <w:r w:rsidR="00FE07DB" w:rsidRPr="00FE07DB">
        <w:t>110 degrees horizontal, 96 degrees vertical</w:t>
      </w:r>
      <w:r w:rsidR="00FE07DB">
        <w:t xml:space="preserve">. It has a refresh rate of </w:t>
      </w:r>
      <w:r w:rsidR="00FE07DB" w:rsidRPr="00FE07DB">
        <w:t>90Hz (native), 120Hz (experimental)</w:t>
      </w:r>
      <w:r w:rsidR="00FE07DB">
        <w:t xml:space="preserve">, it weighs around 515 grams and has a storage capacity of </w:t>
      </w:r>
      <w:r w:rsidR="00FE07DB" w:rsidRPr="00FE07DB">
        <w:t>128GB</w:t>
      </w:r>
      <w:r w:rsidR="00FE07DB">
        <w:t xml:space="preserve"> or </w:t>
      </w:r>
      <w:r w:rsidR="00FE07DB" w:rsidRPr="00FE07DB">
        <w:t>512GB</w:t>
      </w:r>
      <w:r w:rsidR="00FE07DB">
        <w:t xml:space="preserve">. It uses a </w:t>
      </w:r>
      <w:r w:rsidR="00FE07DB" w:rsidRPr="00FE07DB">
        <w:t>Qualcomm Snapdragon XR2 Gen 2</w:t>
      </w:r>
      <w:r w:rsidR="00FE07DB">
        <w:t xml:space="preserve"> CPU</w:t>
      </w:r>
    </w:p>
    <w:p w14:paraId="48AF4755" w14:textId="0D5E9DC0" w:rsidR="009A6B83" w:rsidRDefault="005638BA" w:rsidP="002228B3">
      <w:r>
        <w:fldChar w:fldCharType="begin"/>
      </w:r>
      <w:r>
        <w:instrText xml:space="preserve"> ADDIN ZOTERO_ITEM CSL_CITATION {"citationID":"cX35H1ir","properties":{"formattedCitation":"({\\i{}Meta Quest 3: New mixed reality VR headset \\uc0\\u8211{} Shop now}, no date)","plainCitation":"(Meta Quest 3: New mixed reality VR headset – Shop now, no date)","noteIndex":0},"citationItems":[{"id":15,"uris":["http://zotero.org/users/local/ubNMsubV/items/RIHC8LZS"],"itemData":{"id":15,"type":"webpage","abstract":"Discover the latest VR headset from Meta – the Meta Quest 3. With a diverse category of VR games and new mixed reality, experience the metaverse like never before.","language":"en","title":"Meta Quest 3: New mixed reality VR headset – Shop now","title-short":"Meta Quest 3","URL":"https://www.meta.com/ie/quest/quest-3/","accessed":{"date-parts":[["2023",12,5]]}}}],"schema":"https://github.com/citation-style-language/schema/raw/master/csl-citation.json"} </w:instrText>
      </w:r>
      <w:r>
        <w:fldChar w:fldCharType="separate"/>
      </w:r>
      <w:r w:rsidRPr="005638BA">
        <w:rPr>
          <w:rFonts w:ascii="Calibri" w:hAnsi="Calibri" w:cs="Calibri"/>
          <w:szCs w:val="24"/>
        </w:rPr>
        <w:t>(</w:t>
      </w:r>
      <w:r w:rsidRPr="005638BA">
        <w:rPr>
          <w:rFonts w:ascii="Calibri" w:hAnsi="Calibri" w:cs="Calibri"/>
          <w:i/>
          <w:iCs/>
          <w:szCs w:val="24"/>
        </w:rPr>
        <w:t>Meta Quest 3: New mixed reality VR headset – Shop now</w:t>
      </w:r>
      <w:r w:rsidRPr="005638BA">
        <w:rPr>
          <w:rFonts w:ascii="Calibri" w:hAnsi="Calibri" w:cs="Calibri"/>
          <w:szCs w:val="24"/>
        </w:rPr>
        <w:t>, no date)</w:t>
      </w:r>
      <w:r>
        <w:fldChar w:fldCharType="end"/>
      </w:r>
    </w:p>
    <w:p w14:paraId="5F0C01AC" w14:textId="77777777" w:rsidR="00FE07DB" w:rsidRDefault="00FE07DB" w:rsidP="002228B3"/>
    <w:p w14:paraId="6F813107" w14:textId="20163DC5" w:rsidR="00FE07DB" w:rsidRDefault="00FE07DB" w:rsidP="002228B3">
      <w:r>
        <w:t>The Meta Quest headsets are commonly used for Virtual reality gaming. As shown in the previous diagram, the Oculus Quest 2 was the leading in unit sales then the other VR headsets</w:t>
      </w:r>
    </w:p>
    <w:p w14:paraId="771A2A3D" w14:textId="5D9133CB" w:rsidR="00FE07DB" w:rsidRDefault="00FE07DB" w:rsidP="002228B3">
      <w:r>
        <w:rPr>
          <w:noProof/>
        </w:rPr>
        <w:drawing>
          <wp:inline distT="0" distB="0" distL="0" distR="0" wp14:anchorId="053E5008" wp14:editId="59989D6A">
            <wp:extent cx="5731510" cy="5731510"/>
            <wp:effectExtent l="0" t="0" r="0" b="0"/>
            <wp:docPr id="1686023705" name="Picture 5" descr="Chart: Meta Leads the Way in VR Headsets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Meta Leads the Way in VR Headsets | Statis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D68531F" w14:textId="33B49458" w:rsidR="00A4408F" w:rsidRDefault="00A4408F" w:rsidP="002228B3">
      <w:r>
        <w:fldChar w:fldCharType="begin"/>
      </w:r>
      <w:r>
        <w:instrText xml:space="preserve"> ADDIN ZOTERO_ITEM CSL_CITATION {"citationID":"bJ8rlqEw","properties":{"formattedCitation":"({\\i{}Infographic: Meta Leads the Way in VR Headsets}, 2023)","plainCitation":"(Infographic: Meta Leads the Way in VR Headsets, 2023)","noteIndex":0},"citationItems":[{"id":17,"uris":["http://zotero.org/users/local/ubNMsubV/items/U4ZPM9MR"],"itemData":{"id":17,"type":"webpage","abstract":"This chart presents a comparison of virtual reality headset KPIs.","container-title":"Statista Daily Data","language":"en","title":"Infographic: Meta Leads the Way in VR Headsets","title-short":"Infographic","URL":"https://www.statista.com/chart/29398/vr-headset-kpis","accessed":{"date-parts":[["2023",12,5]]},"issued":{"date-parts":[["2023",2,28]]}}}],"schema":"https://github.com/citation-style-language/schema/raw/master/csl-citation.json"} </w:instrText>
      </w:r>
      <w:r>
        <w:fldChar w:fldCharType="separate"/>
      </w:r>
      <w:r w:rsidRPr="00A4408F">
        <w:rPr>
          <w:rFonts w:ascii="Calibri" w:hAnsi="Calibri" w:cs="Calibri"/>
          <w:szCs w:val="24"/>
        </w:rPr>
        <w:t>(</w:t>
      </w:r>
      <w:r w:rsidRPr="00A4408F">
        <w:rPr>
          <w:rFonts w:ascii="Calibri" w:hAnsi="Calibri" w:cs="Calibri"/>
          <w:i/>
          <w:iCs/>
          <w:szCs w:val="24"/>
        </w:rPr>
        <w:t>Infographic: Meta Leads the Way in VR Headsets</w:t>
      </w:r>
      <w:r w:rsidRPr="00A4408F">
        <w:rPr>
          <w:rFonts w:ascii="Calibri" w:hAnsi="Calibri" w:cs="Calibri"/>
          <w:szCs w:val="24"/>
        </w:rPr>
        <w:t>, 2023)</w:t>
      </w:r>
      <w:r>
        <w:fldChar w:fldCharType="end"/>
      </w:r>
    </w:p>
    <w:p w14:paraId="52E32283" w14:textId="77777777" w:rsidR="002228B3" w:rsidRDefault="002228B3" w:rsidP="002228B3"/>
    <w:p w14:paraId="6095EC6C" w14:textId="77777777" w:rsidR="00FE07DB" w:rsidRDefault="00FE07DB" w:rsidP="002228B3"/>
    <w:p w14:paraId="5D2EF836" w14:textId="77777777" w:rsidR="00FE07DB" w:rsidRDefault="00FE07DB" w:rsidP="002228B3"/>
    <w:p w14:paraId="7C9DE6FA" w14:textId="77777777" w:rsidR="00FE07DB" w:rsidRDefault="00FE07DB" w:rsidP="002228B3"/>
    <w:p w14:paraId="4F94B2BD" w14:textId="66FBC1F4" w:rsidR="00FE07DB" w:rsidRDefault="00FE07DB" w:rsidP="00FE07DB">
      <w:pPr>
        <w:pStyle w:val="Heading2"/>
      </w:pPr>
      <w:r>
        <w:t>2.3.2 Godot</w:t>
      </w:r>
    </w:p>
    <w:p w14:paraId="0F4E8DCD" w14:textId="13482C44" w:rsidR="00FE07DB" w:rsidRDefault="00EE405F" w:rsidP="00FE07DB">
      <w:r>
        <w:t>Godot is a general purpose 2D and 3D game engine that is designed to support all sorts of projects, it can be used to create games or applications that can be released on desktop or on mobile devices, as well as being published on the web. Godot was developed by an Argentinian game studio and its development started in 2001 before having its open source released in 2014. Below are some images of games that were created using Godot</w:t>
      </w:r>
    </w:p>
    <w:p w14:paraId="1854B708" w14:textId="051701C8" w:rsidR="00EE405F" w:rsidRDefault="00EE405F" w:rsidP="00FE07DB">
      <w:r>
        <w:rPr>
          <w:noProof/>
        </w:rPr>
        <w:drawing>
          <wp:inline distT="0" distB="0" distL="0" distR="0" wp14:anchorId="5BAFCFEC" wp14:editId="0AC1C6F9">
            <wp:extent cx="5731510" cy="4298950"/>
            <wp:effectExtent l="0" t="0" r="0" b="0"/>
            <wp:docPr id="1806360686" name="Picture 6" descr="A video game screen with a person in a helmet and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60686" name="Picture 6" descr="A video game screen with a person in a helmet and tree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576401C" w14:textId="06FF0E4A" w:rsidR="00EE405F" w:rsidRDefault="00EE405F" w:rsidP="00FE07DB">
      <w:r>
        <w:rPr>
          <w:noProof/>
        </w:rPr>
        <w:lastRenderedPageBreak/>
        <w:drawing>
          <wp:inline distT="0" distB="0" distL="0" distR="0" wp14:anchorId="10FD6AF4" wp14:editId="76181B48">
            <wp:extent cx="5731510" cy="3222625"/>
            <wp:effectExtent l="0" t="0" r="0" b="0"/>
            <wp:docPr id="1575675750" name="Picture 7" descr="A video game screen with a pixel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75750" name="Picture 7" descr="A video game screen with a pixelated imag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p>
    <w:p w14:paraId="2283682C" w14:textId="77777777" w:rsidR="00EE405F" w:rsidRDefault="00EE405F" w:rsidP="00FE07DB"/>
    <w:p w14:paraId="1887FFED" w14:textId="771A9280" w:rsidR="00EE405F" w:rsidRDefault="00EE405F" w:rsidP="00FE07DB">
      <w:r>
        <w:t>Godot comes with a fully-fledged game editor with integrated tools that answers most people’s common needs. This includes a code editor, an animation editor, a tile map editor, a shader editor, a debugger, a profiler and many more. Below is an illustration of what Godot has to offer.</w:t>
      </w:r>
    </w:p>
    <w:p w14:paraId="4D30791B" w14:textId="0962CD5A" w:rsidR="00EE405F" w:rsidRDefault="00EE405F" w:rsidP="00FE07DB">
      <w:r>
        <w:rPr>
          <w:noProof/>
        </w:rPr>
        <w:drawing>
          <wp:inline distT="0" distB="0" distL="0" distR="0" wp14:anchorId="701D36F5" wp14:editId="24D8506A">
            <wp:extent cx="6604635" cy="3914240"/>
            <wp:effectExtent l="0" t="0" r="0" b="0"/>
            <wp:docPr id="2083380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7315" cy="3927681"/>
                    </a:xfrm>
                    <a:prstGeom prst="rect">
                      <a:avLst/>
                    </a:prstGeom>
                    <a:noFill/>
                  </pic:spPr>
                </pic:pic>
              </a:graphicData>
            </a:graphic>
          </wp:inline>
        </w:drawing>
      </w:r>
    </w:p>
    <w:p w14:paraId="1C0A16BB" w14:textId="77777777" w:rsidR="00EE405F" w:rsidRDefault="00EE405F" w:rsidP="00FE07DB"/>
    <w:p w14:paraId="0E3CA785" w14:textId="68F6DA56" w:rsidR="00433B0B" w:rsidRDefault="00EE405F" w:rsidP="00FE07DB">
      <w:r>
        <w:lastRenderedPageBreak/>
        <w:t>Godot offers its very own programming language called GDscript, you can also code in C# which is the more popular programming language for developing games</w:t>
      </w:r>
      <w:r w:rsidR="003333AD">
        <w:t xml:space="preserve">, but with </w:t>
      </w:r>
      <w:proofErr w:type="spellStart"/>
      <w:r w:rsidR="003333AD">
        <w:t>GDExtensions</w:t>
      </w:r>
      <w:proofErr w:type="spellEnd"/>
      <w:r w:rsidR="003333AD">
        <w:t>, you can write gameplay or develop high-performance algorithms in C or C++ without compiling the engine.</w:t>
      </w:r>
    </w:p>
    <w:p w14:paraId="1520BFF5" w14:textId="41702DAE" w:rsidR="00433B0B" w:rsidRDefault="00433B0B" w:rsidP="00FE07DB">
      <w:r>
        <w:fldChar w:fldCharType="begin"/>
      </w:r>
      <w:r>
        <w:instrText xml:space="preserve"> ADDIN ZOTERO_ITEM CSL_CITATION {"citationID":"6Lsoa2Dy","properties":{"formattedCitation":"({\\i{}Introduction to Godot}, no date)","plainCitation":"(Introduction to Godot, no date)","noteIndex":0},"citationItems":[{"id":11,"uris":["http://zotero.org/users/local/ubNMsubV/items/QQQPB78P"],"itemData":{"id":11,"type":"webpage","abstract":"This article is here to help you figure out whether Godot might be a good fit for you. We will introduce some broad features of the engine to give you a feel for what you can achieve with it and an...","container-title":"Godot Engine documentation","language":"en","title":"Introduction to Godot","URL":"https://docs.godotengine.org/en/stable/getting_started/introduction/getting_started/introduction/introduction_to_godot.html","accessed":{"date-parts":[["2023",11,21]]}}}],"schema":"https://github.com/citation-style-language/schema/raw/master/csl-citation.json"} </w:instrText>
      </w:r>
      <w:r>
        <w:fldChar w:fldCharType="separate"/>
      </w:r>
      <w:r w:rsidRPr="00433B0B">
        <w:rPr>
          <w:rFonts w:ascii="Calibri" w:hAnsi="Calibri" w:cs="Calibri"/>
          <w:szCs w:val="24"/>
        </w:rPr>
        <w:t>(</w:t>
      </w:r>
      <w:r w:rsidRPr="00433B0B">
        <w:rPr>
          <w:rFonts w:ascii="Calibri" w:hAnsi="Calibri" w:cs="Calibri"/>
          <w:i/>
          <w:iCs/>
          <w:szCs w:val="24"/>
        </w:rPr>
        <w:t>Introduction to Godot</w:t>
      </w:r>
      <w:r w:rsidRPr="00433B0B">
        <w:rPr>
          <w:rFonts w:ascii="Calibri" w:hAnsi="Calibri" w:cs="Calibri"/>
          <w:szCs w:val="24"/>
        </w:rPr>
        <w:t>, no date)</w:t>
      </w:r>
      <w:r>
        <w:fldChar w:fldCharType="end"/>
      </w:r>
    </w:p>
    <w:p w14:paraId="02DB8759" w14:textId="77777777" w:rsidR="00433B0B" w:rsidRDefault="00433B0B" w:rsidP="00FE07DB"/>
    <w:p w14:paraId="5C34B526" w14:textId="6DDDA5D5" w:rsidR="00433B0B" w:rsidRDefault="00433B0B" w:rsidP="00433B0B">
      <w:pPr>
        <w:pStyle w:val="Heading2"/>
      </w:pPr>
      <w:r>
        <w:t>2.3.3 Unreal Engine 5 (UE5)</w:t>
      </w:r>
    </w:p>
    <w:p w14:paraId="254DDBF7" w14:textId="6E903DF4" w:rsidR="00433B0B" w:rsidRDefault="00433B0B" w:rsidP="00433B0B">
      <w:r>
        <w:t xml:space="preserve">The unreal Engine 5 is the latest version of unreal Engine, </w:t>
      </w:r>
      <w:proofErr w:type="spellStart"/>
      <w:r>
        <w:t>its</w:t>
      </w:r>
      <w:proofErr w:type="spellEnd"/>
      <w:r>
        <w:t xml:space="preserve"> one of the most powerful and popular game engines that contains features such as Nanite, Lumen, World partition system, Meta Sounds and </w:t>
      </w:r>
      <w:r w:rsidR="00A4408F">
        <w:t>animations.</w:t>
      </w:r>
    </w:p>
    <w:p w14:paraId="395329EF" w14:textId="77777777" w:rsidR="00433B0B" w:rsidRDefault="00433B0B" w:rsidP="00433B0B"/>
    <w:p w14:paraId="32CB8800" w14:textId="48971E04" w:rsidR="00433B0B" w:rsidRDefault="00433B0B" w:rsidP="00433B0B">
      <w:r>
        <w:t>Nanite:</w:t>
      </w:r>
    </w:p>
    <w:p w14:paraId="5EFEEDBF" w14:textId="1B9FA5EE" w:rsidR="00433B0B" w:rsidRDefault="00433B0B" w:rsidP="00433B0B">
      <w:r>
        <w:t>The unreal engine 5 uses nanite which is a virtualized geometry system that saves you the time when designing massive amounts of geometric detail, the enables designers to create wide ranges of surfaces. It also eliminates tedious tasks for loading in level of details and allows you to import film-quality art. With nanite you can just scan and go and not have to worry since it doesn’t impact performance and you would still get a real-time frame rate.</w:t>
      </w:r>
    </w:p>
    <w:p w14:paraId="50F98786" w14:textId="196AA469" w:rsidR="00433B0B" w:rsidRDefault="00433B0B" w:rsidP="00433B0B">
      <w:r>
        <w:rPr>
          <w:noProof/>
        </w:rPr>
        <w:drawing>
          <wp:inline distT="0" distB="0" distL="0" distR="0" wp14:anchorId="6826EB66" wp14:editId="1B1F436E">
            <wp:extent cx="6096000" cy="4333875"/>
            <wp:effectExtent l="0" t="0" r="0" b="0"/>
            <wp:docPr id="17731555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6000" cy="4333875"/>
                    </a:xfrm>
                    <a:prstGeom prst="rect">
                      <a:avLst/>
                    </a:prstGeom>
                    <a:noFill/>
                  </pic:spPr>
                </pic:pic>
              </a:graphicData>
            </a:graphic>
          </wp:inline>
        </w:drawing>
      </w:r>
    </w:p>
    <w:p w14:paraId="2502CF41" w14:textId="77777777" w:rsidR="00E63A25" w:rsidRDefault="00E63A25" w:rsidP="00433B0B"/>
    <w:p w14:paraId="7172B9B6" w14:textId="77777777" w:rsidR="00E63A25" w:rsidRDefault="00E63A25" w:rsidP="00433B0B"/>
    <w:p w14:paraId="5B358A51" w14:textId="28B63742" w:rsidR="00E63A25" w:rsidRDefault="00E63A25" w:rsidP="00433B0B">
      <w:r>
        <w:lastRenderedPageBreak/>
        <w:t>Lumen:</w:t>
      </w:r>
    </w:p>
    <w:p w14:paraId="07EA598C" w14:textId="234839AE" w:rsidR="00485EF2" w:rsidRDefault="00E63A25" w:rsidP="00433B0B">
      <w:r>
        <w:t>Lumen creates a realistic virtual world that comes down to lighting</w:t>
      </w:r>
      <w:r w:rsidR="00CA1F0D">
        <w:t xml:space="preserve">, with a fully dynamic global illuminations and reflections. Lumen allows you to make indirect lighting which reacts to direct lighting and geometry. For example, lighting can be adjusted to match the times of day and night using a light source like the sun, you can also create a flashlight that creates a </w:t>
      </w:r>
      <w:r w:rsidR="00A4408F">
        <w:t>beam</w:t>
      </w:r>
      <w:r w:rsidR="00CA1F0D">
        <w:t xml:space="preserve"> of light. Lumen adjusts lighting from open, dynamic scenes down to the tiniest details.</w:t>
      </w:r>
    </w:p>
    <w:p w14:paraId="39128702" w14:textId="36315612" w:rsidR="00CA1F0D" w:rsidRDefault="00CA1F0D" w:rsidP="00433B0B">
      <w:r>
        <w:rPr>
          <w:noProof/>
        </w:rPr>
        <w:drawing>
          <wp:inline distT="0" distB="0" distL="0" distR="0" wp14:anchorId="4F7D42C7" wp14:editId="446C6062">
            <wp:extent cx="6615545" cy="4495563"/>
            <wp:effectExtent l="0" t="0" r="0" b="0"/>
            <wp:docPr id="20445391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97843" cy="4551488"/>
                    </a:xfrm>
                    <a:prstGeom prst="rect">
                      <a:avLst/>
                    </a:prstGeom>
                    <a:noFill/>
                  </pic:spPr>
                </pic:pic>
              </a:graphicData>
            </a:graphic>
          </wp:inline>
        </w:drawing>
      </w:r>
    </w:p>
    <w:p w14:paraId="56DAEF58" w14:textId="677450F0" w:rsidR="00E63A25" w:rsidRDefault="00E63A25" w:rsidP="00485EF2">
      <w:bookmarkStart w:id="10" w:name="_Toc119925924"/>
    </w:p>
    <w:p w14:paraId="09CCFAAF" w14:textId="3F0EA8CE" w:rsidR="00485EF2" w:rsidRDefault="00485EF2" w:rsidP="00485EF2">
      <w:r>
        <w:t>World Partition:</w:t>
      </w:r>
    </w:p>
    <w:p w14:paraId="21337D6E" w14:textId="51DD49F4" w:rsidR="00485EF2" w:rsidRDefault="00485EF2" w:rsidP="00485EF2">
      <w:r>
        <w:t xml:space="preserve">Unreal engine 4 is known for allowing users to create open world. But unreal engine 5 lets you accelerate the creation of large-scale world building and makes it easier to collaborate. The world partition system uses a grid to map out sublevels of an entire universe. You can manage complex levels that can load and unload as a player goes across the landscape. Also, the one file per actor system helps teams work in parallel. It reduced overlap by saving data as external files per contributor. </w:t>
      </w:r>
    </w:p>
    <w:p w14:paraId="6E2476D8" w14:textId="4D486BE8" w:rsidR="00485EF2" w:rsidRDefault="00485EF2" w:rsidP="00485EF2">
      <w:r>
        <w:rPr>
          <w:noProof/>
        </w:rPr>
        <w:lastRenderedPageBreak/>
        <w:drawing>
          <wp:inline distT="0" distB="0" distL="0" distR="0" wp14:anchorId="62813E15" wp14:editId="074BC8D9">
            <wp:extent cx="6456218" cy="3903994"/>
            <wp:effectExtent l="0" t="0" r="0" b="0"/>
            <wp:docPr id="1358931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77864" cy="3917083"/>
                    </a:xfrm>
                    <a:prstGeom prst="rect">
                      <a:avLst/>
                    </a:prstGeom>
                    <a:noFill/>
                  </pic:spPr>
                </pic:pic>
              </a:graphicData>
            </a:graphic>
          </wp:inline>
        </w:drawing>
      </w:r>
    </w:p>
    <w:p w14:paraId="7B1F6738" w14:textId="0F6E327C" w:rsidR="009A6B83" w:rsidRDefault="009A6B83" w:rsidP="00485EF2">
      <w:r>
        <w:fldChar w:fldCharType="begin"/>
      </w:r>
      <w:r>
        <w:instrText xml:space="preserve"> ADDIN ZOTERO_ITEM CSL_CITATION {"citationID":"kzPkP16Y","properties":{"formattedCitation":"(L\\uc0\\u8217{}Italien, no date)","plainCitation":"(L’Italien, no date)","noteIndex":0},"citationItems":[{"id":13,"uris":["http://zotero.org/users/local/ubNMsubV/items/FTWSSB47"],"itemData":{"id":13,"type":"webpage","abstract":"Unreal Engine 5 is here! Learn wha is unreal engine, why you should upgrade to UE5, and how Perforce works with Unreal Engine 5.","language":"en","title":"What Is Unreal Engine 5 | Perforce","URL":"https://www.perforce.com/blog/vcs/unreal-engine-5","author":[{"family":"L'Italien","given":"Ryan"}],"accessed":{"date-parts":[["2023",12,5]]}}}],"schema":"https://github.com/citation-style-language/schema/raw/master/csl-citation.json"} </w:instrText>
      </w:r>
      <w:r>
        <w:fldChar w:fldCharType="separate"/>
      </w:r>
      <w:r w:rsidRPr="009A6B83">
        <w:rPr>
          <w:rFonts w:ascii="Calibri" w:hAnsi="Calibri" w:cs="Calibri"/>
          <w:szCs w:val="24"/>
        </w:rPr>
        <w:t>(</w:t>
      </w:r>
      <w:proofErr w:type="spellStart"/>
      <w:r w:rsidRPr="009A6B83">
        <w:rPr>
          <w:rFonts w:ascii="Calibri" w:hAnsi="Calibri" w:cs="Calibri"/>
          <w:szCs w:val="24"/>
        </w:rPr>
        <w:t>L’Italien</w:t>
      </w:r>
      <w:proofErr w:type="spellEnd"/>
      <w:r w:rsidRPr="009A6B83">
        <w:rPr>
          <w:rFonts w:ascii="Calibri" w:hAnsi="Calibri" w:cs="Calibri"/>
          <w:szCs w:val="24"/>
        </w:rPr>
        <w:t>, no date)</w:t>
      </w:r>
      <w:r>
        <w:fldChar w:fldCharType="end"/>
      </w:r>
    </w:p>
    <w:p w14:paraId="2907A309" w14:textId="77777777" w:rsidR="00485EF2" w:rsidRDefault="00485EF2" w:rsidP="00485EF2"/>
    <w:p w14:paraId="7AD74773" w14:textId="77777777" w:rsidR="00485EF2" w:rsidRPr="00485EF2" w:rsidRDefault="00485EF2" w:rsidP="00485EF2"/>
    <w:p w14:paraId="75D1488F" w14:textId="77777777" w:rsidR="00E63A25" w:rsidRDefault="00E63A25" w:rsidP="00604B8B">
      <w:pPr>
        <w:pStyle w:val="Heading2"/>
      </w:pPr>
    </w:p>
    <w:p w14:paraId="324BEA36" w14:textId="281CD983" w:rsidR="00604B8B" w:rsidRDefault="00604B8B" w:rsidP="00604B8B">
      <w:pPr>
        <w:pStyle w:val="Heading2"/>
      </w:pPr>
      <w:r>
        <w:t xml:space="preserve">2.4. </w:t>
      </w:r>
      <w:r w:rsidR="00442885">
        <w:tab/>
      </w:r>
      <w:r>
        <w:t>Other Research you’ve done</w:t>
      </w:r>
      <w:bookmarkEnd w:id="10"/>
    </w:p>
    <w:p w14:paraId="7C6EAF95" w14:textId="77777777" w:rsidR="00F77FE7" w:rsidRDefault="00F77FE7" w:rsidP="00F77FE7"/>
    <w:p w14:paraId="263E3030" w14:textId="58CD4318" w:rsidR="00741EA9" w:rsidRDefault="00741EA9" w:rsidP="00741EA9">
      <w:pPr>
        <w:pStyle w:val="Heading2"/>
      </w:pPr>
      <w:r>
        <w:t>2.4.1 XR interaction toolkit</w:t>
      </w:r>
    </w:p>
    <w:p w14:paraId="213269ED" w14:textId="33DD63DA" w:rsidR="00741EA9" w:rsidRDefault="00741EA9" w:rsidP="00741EA9">
      <w:r>
        <w:t>Godot’s XR toolkit provides the user a with a modular XR system that abstracts many of the different XR platform specifics away from the user. At its core sits the XRserver which acts as the central interface to the XR system that allows users to discover interfaces and interact with the components of the XR system</w:t>
      </w:r>
    </w:p>
    <w:p w14:paraId="418D55FB" w14:textId="77777777" w:rsidR="00741EA9" w:rsidRDefault="00741EA9" w:rsidP="00741EA9"/>
    <w:p w14:paraId="33727F1D" w14:textId="2C9C33E7" w:rsidR="00741EA9" w:rsidRDefault="00741EA9" w:rsidP="00741EA9">
      <w:r>
        <w:t xml:space="preserve">Each supported XR platform is implemented as an </w:t>
      </w:r>
      <w:r w:rsidR="00811541">
        <w:t>XRInterface. Supported interfaces register themselves with the XRServer and can be queried with the find_Interface method on the XRServer. When the desired interface is found it can be initialised by calling initialize on the interface.</w:t>
      </w:r>
    </w:p>
    <w:p w14:paraId="6B20F85F" w14:textId="77777777" w:rsidR="00811541" w:rsidRDefault="00811541" w:rsidP="00741EA9"/>
    <w:p w14:paraId="398BE0A5" w14:textId="77777777" w:rsidR="00811541" w:rsidRDefault="00811541" w:rsidP="00811541">
      <w:r>
        <w:t xml:space="preserve">OpenXR is a new industry standard that allows different XR platforms to present themselves through a standardised API to XR applications. This standard is an open standard maintained by the Khronos Group and thus aligns very well with </w:t>
      </w:r>
      <w:proofErr w:type="spellStart"/>
      <w:r>
        <w:t>Godots</w:t>
      </w:r>
      <w:proofErr w:type="spellEnd"/>
      <w:r>
        <w:t xml:space="preserve"> interests.</w:t>
      </w:r>
    </w:p>
    <w:p w14:paraId="4635E698" w14:textId="77777777" w:rsidR="00811541" w:rsidRDefault="00811541" w:rsidP="00811541"/>
    <w:p w14:paraId="1098719C" w14:textId="7490D5F8" w:rsidR="00A4408F" w:rsidRDefault="00811541" w:rsidP="00811541">
      <w:r>
        <w:lastRenderedPageBreak/>
        <w:t>The Vulkan implementation of OpenXR is closely integrated with Vulkan, taking over part of the Vulkan system. This requires tight integration of certain core graphics features in the Vulkan renderer which are needed before the XR system is setup. This was one of the main deciding factors to include OpenXR as a core interface.</w:t>
      </w:r>
    </w:p>
    <w:p w14:paraId="4CBF31C5" w14:textId="4565BB1D" w:rsidR="00A4408F" w:rsidRPr="00741EA9" w:rsidRDefault="00A4408F" w:rsidP="00811541">
      <w:r>
        <w:fldChar w:fldCharType="begin"/>
      </w:r>
      <w:r>
        <w:instrText xml:space="preserve"> ADDIN ZOTERO_ITEM CSL_CITATION {"citationID":"EEaebnvg","properties":{"formattedCitation":"({\\i{}Introducing XR tools}, no date)","plainCitation":"(Introducing XR tools, no date)","noteIndex":0},"citationItems":[{"id":19,"uris":["http://zotero.org/users/local/ubNMsubV/items/EEWHPW8G"],"itemData":{"id":19,"type":"webpage","abstract":"Out of the box Godot gives you all the basic support to setup an XR project. XR specific game mechanics however need to be implemented on top of this foundation. While Godot makes this relatively e...","container-title":"Godot Engine documentation","language":"en","title":"Introducing XR tools","URL":"https://docs.godotengine.org/en/stable/tutorials/xr/tutorials/xr/introducing_xr_tools.html","accessed":{"date-parts":[["2023",12,5]]}}}],"schema":"https://github.com/citation-style-language/schema/raw/master/csl-citation.json"} </w:instrText>
      </w:r>
      <w:r>
        <w:fldChar w:fldCharType="separate"/>
      </w:r>
      <w:r w:rsidRPr="00A4408F">
        <w:rPr>
          <w:rFonts w:ascii="Calibri" w:hAnsi="Calibri" w:cs="Calibri"/>
          <w:szCs w:val="24"/>
        </w:rPr>
        <w:t>(</w:t>
      </w:r>
      <w:r w:rsidRPr="00A4408F">
        <w:rPr>
          <w:rFonts w:ascii="Calibri" w:hAnsi="Calibri" w:cs="Calibri"/>
          <w:i/>
          <w:iCs/>
          <w:szCs w:val="24"/>
        </w:rPr>
        <w:t>Introducing XR tools</w:t>
      </w:r>
      <w:r w:rsidRPr="00A4408F">
        <w:rPr>
          <w:rFonts w:ascii="Calibri" w:hAnsi="Calibri" w:cs="Calibri"/>
          <w:szCs w:val="24"/>
        </w:rPr>
        <w:t>, no date)</w:t>
      </w:r>
      <w:r>
        <w:fldChar w:fldCharType="end"/>
      </w:r>
    </w:p>
    <w:p w14:paraId="2046D7B0" w14:textId="77777777" w:rsidR="00741EA9" w:rsidRPr="00741EA9" w:rsidRDefault="00741EA9" w:rsidP="00741EA9"/>
    <w:p w14:paraId="3D52D08E" w14:textId="72998017" w:rsidR="009B697E" w:rsidRDefault="00604B8B" w:rsidP="009B697E">
      <w:pPr>
        <w:pStyle w:val="Heading2"/>
      </w:pPr>
      <w:bookmarkStart w:id="11" w:name="_Toc119925925"/>
      <w:r>
        <w:t>2.5</w:t>
      </w:r>
      <w:r w:rsidR="009B697E">
        <w:t xml:space="preserve">. </w:t>
      </w:r>
      <w:r w:rsidR="00442885">
        <w:tab/>
      </w:r>
      <w:r w:rsidR="00151300">
        <w:t>Existing Final Year Projects</w:t>
      </w:r>
      <w:bookmarkEnd w:id="11"/>
    </w:p>
    <w:p w14:paraId="53F34A93" w14:textId="77777777" w:rsidR="0059111F" w:rsidRDefault="0059111F" w:rsidP="0059111F"/>
    <w:p w14:paraId="654FCAD8" w14:textId="7FE7DF5C" w:rsidR="0059111F" w:rsidRDefault="0059111F" w:rsidP="0059111F">
      <w:pPr>
        <w:pStyle w:val="Heading2"/>
      </w:pPr>
      <w:r>
        <w:t xml:space="preserve">2.5.1 Project 1: </w:t>
      </w:r>
      <w:r w:rsidRPr="0059111F">
        <w:t>VR Safari</w:t>
      </w:r>
    </w:p>
    <w:p w14:paraId="4C209DFA" w14:textId="77777777" w:rsidR="0059111F" w:rsidRDefault="0059111F" w:rsidP="0059111F">
      <w:r>
        <w:t>Student: Elihu Essien-Thompson</w:t>
      </w:r>
    </w:p>
    <w:p w14:paraId="1A5950E5" w14:textId="77777777" w:rsidR="0059111F" w:rsidRDefault="0059111F" w:rsidP="0059111F"/>
    <w:p w14:paraId="61D3B0E7" w14:textId="77777777" w:rsidR="0059111F" w:rsidRDefault="0059111F" w:rsidP="0059111F">
      <w:r>
        <w:t xml:space="preserve">Description (brief): </w:t>
      </w:r>
    </w:p>
    <w:p w14:paraId="6F812932" w14:textId="1056825C" w:rsidR="0059111F" w:rsidRDefault="0059111F" w:rsidP="0059111F">
      <w:r>
        <w:t>VR safari is a game where the user is placed into a Safari viewing experience while attempting to take pictures of the animals to gain points while the animals roam freely. The player is allowed five minutes to gain points before the game is over and the score is shown.</w:t>
      </w:r>
    </w:p>
    <w:p w14:paraId="747523D4" w14:textId="77777777" w:rsidR="0059111F" w:rsidRDefault="0059111F" w:rsidP="0059111F"/>
    <w:p w14:paraId="28ADF359" w14:textId="59D26CA8" w:rsidR="0059111F" w:rsidRDefault="0059111F" w:rsidP="0059111F">
      <w:pPr>
        <w:pStyle w:val="Heading2"/>
      </w:pPr>
      <w:r>
        <w:t xml:space="preserve">2.5.2 Project 2: </w:t>
      </w:r>
      <w:proofErr w:type="spellStart"/>
      <w:r>
        <w:t>EvolVR</w:t>
      </w:r>
      <w:proofErr w:type="spellEnd"/>
      <w:r>
        <w:t>- Investigating procedural Ecosystems and Evolution</w:t>
      </w:r>
    </w:p>
    <w:p w14:paraId="7DD3E8EB" w14:textId="77777777" w:rsidR="0059111F" w:rsidRDefault="0059111F" w:rsidP="0059111F">
      <w:r>
        <w:t>Student: Ryan Bryne</w:t>
      </w:r>
    </w:p>
    <w:p w14:paraId="459B8378" w14:textId="77777777" w:rsidR="0059111F" w:rsidRDefault="0059111F" w:rsidP="0059111F"/>
    <w:p w14:paraId="7A0F756C" w14:textId="77777777" w:rsidR="0059111F" w:rsidRDefault="0059111F" w:rsidP="0059111F">
      <w:r>
        <w:t xml:space="preserve">Description (brief): </w:t>
      </w:r>
    </w:p>
    <w:p w14:paraId="3E18A07A" w14:textId="77777777" w:rsidR="0059111F" w:rsidRDefault="0059111F" w:rsidP="0059111F">
      <w:r>
        <w:t xml:space="preserve">The project aims to make a virtual ecosystem with diverse animal groups while simulating their evolution over time. These animals adapt to procedurally generated environments by passing their traits through genetic mutations. The animals AI is being controlled by a behaviour tree. </w:t>
      </w:r>
    </w:p>
    <w:p w14:paraId="7CA79C2B" w14:textId="77777777" w:rsidR="0059111F" w:rsidRPr="0059111F" w:rsidRDefault="0059111F" w:rsidP="0059111F"/>
    <w:p w14:paraId="32A265AB" w14:textId="77777777" w:rsidR="0059111F" w:rsidRPr="0059111F" w:rsidRDefault="0059111F" w:rsidP="0059111F"/>
    <w:p w14:paraId="2D17A0F1" w14:textId="77777777" w:rsidR="007B63DE" w:rsidRDefault="007B63DE" w:rsidP="009B697E">
      <w:pPr>
        <w:pStyle w:val="Heading2"/>
      </w:pPr>
    </w:p>
    <w:p w14:paraId="7E8610B8" w14:textId="05D3D87D" w:rsidR="009B697E" w:rsidRDefault="00604B8B" w:rsidP="009B697E">
      <w:pPr>
        <w:pStyle w:val="Heading2"/>
      </w:pPr>
      <w:bookmarkStart w:id="12" w:name="_Toc119925926"/>
      <w:r>
        <w:t>2.6</w:t>
      </w:r>
      <w:r w:rsidR="009B697E">
        <w:t xml:space="preserve">. </w:t>
      </w:r>
      <w:r w:rsidR="00442885">
        <w:tab/>
      </w:r>
      <w:r w:rsidR="009B697E">
        <w:t>Conclusions</w:t>
      </w:r>
      <w:bookmarkEnd w:id="12"/>
    </w:p>
    <w:p w14:paraId="783C5482" w14:textId="33167692" w:rsidR="007B63DE" w:rsidRPr="007B63DE" w:rsidRDefault="00786242" w:rsidP="007B63DE">
      <w:r>
        <w:t xml:space="preserve">A well designed and written game that is used to help people with bilateral integration requires extensive and comprehensive research and also requires the accurate utilization of technology. This project utilized </w:t>
      </w:r>
      <w:r w:rsidR="005C0A3F">
        <w:t xml:space="preserve">the Godot game engine for modelling the objects and the world while using </w:t>
      </w:r>
      <w:proofErr w:type="spellStart"/>
      <w:r w:rsidR="005C0A3F">
        <w:t>Godots</w:t>
      </w:r>
      <w:proofErr w:type="spellEnd"/>
      <w:r w:rsidR="005C0A3F">
        <w:t xml:space="preserve"> own language GDscript to write out scripts and the game is available to be played on any Meta Quest. </w:t>
      </w: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3" w:name="_Toc119925927"/>
      <w:r>
        <w:lastRenderedPageBreak/>
        <w:t xml:space="preserve">3. </w:t>
      </w:r>
      <w:r w:rsidR="00051C76">
        <w:t>System</w:t>
      </w:r>
      <w:r>
        <w:t xml:space="preserve"> </w:t>
      </w:r>
      <w:r w:rsidR="009B697E">
        <w:t>Design</w:t>
      </w:r>
      <w:bookmarkEnd w:id="13"/>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4" w:name="_Toc119925928"/>
      <w:r>
        <w:t>3.1</w:t>
      </w:r>
      <w:r w:rsidR="00442885">
        <w:t>.</w:t>
      </w:r>
      <w:r w:rsidR="00442885">
        <w:tab/>
      </w:r>
      <w:r>
        <w:t>Introduction</w:t>
      </w:r>
      <w:bookmarkEnd w:id="14"/>
    </w:p>
    <w:p w14:paraId="08CEDE19" w14:textId="48D8DAA6" w:rsidR="00F15AB4" w:rsidRPr="00F15AB4" w:rsidRDefault="00F15AB4" w:rsidP="00F15AB4">
      <w:r>
        <w:t>This chapter expands on the detailed research regarding different software methodologies that was implemented into the VR game. Along with some early designing stages of the project.</w:t>
      </w:r>
    </w:p>
    <w:p w14:paraId="35CDC779" w14:textId="77777777" w:rsidR="007B63DE" w:rsidRPr="007B63DE" w:rsidRDefault="007B63DE" w:rsidP="007B63DE"/>
    <w:p w14:paraId="326A4766" w14:textId="1195E654" w:rsidR="009B697E" w:rsidRDefault="007F3450" w:rsidP="009B697E">
      <w:pPr>
        <w:pStyle w:val="Heading2"/>
      </w:pPr>
      <w:bookmarkStart w:id="15" w:name="_Toc119925929"/>
      <w:r>
        <w:t>3.2</w:t>
      </w:r>
      <w:r w:rsidR="009B697E">
        <w:t xml:space="preserve">. </w:t>
      </w:r>
      <w:r w:rsidR="00442885">
        <w:tab/>
      </w:r>
      <w:r w:rsidR="009B697E">
        <w:t>Software</w:t>
      </w:r>
      <w:r w:rsidR="00604B8B">
        <w:t xml:space="preserve"> Methodology</w:t>
      </w:r>
      <w:bookmarkEnd w:id="15"/>
    </w:p>
    <w:p w14:paraId="0147C840" w14:textId="1DA86D91" w:rsidR="00F15AB4" w:rsidRDefault="00F15AB4" w:rsidP="00F15AB4">
      <w:r>
        <w:t xml:space="preserve">A software development methodology is a process by which developers design, implement and test new software programs. Following a methodology benefits developers because it lays out a structured sequence of steps that guide professionals through each stage of development. it also can follow a design philosophy, which can help developers align their process and the product’s features with its functional goals. </w:t>
      </w:r>
      <w:r w:rsidR="00D0088B">
        <w:t>This project was run by Agile and waterfall methodologies.</w:t>
      </w:r>
    </w:p>
    <w:p w14:paraId="467EFFB4" w14:textId="008E62D1" w:rsidR="00A4408F" w:rsidRDefault="00A4408F" w:rsidP="00F15AB4">
      <w:r>
        <w:fldChar w:fldCharType="begin"/>
      </w:r>
      <w:r>
        <w:instrText xml:space="preserve"> ADDIN ZOTERO_ITEM CSL_CITATION {"citationID":"y4MDHEW3","properties":{"formattedCitation":"({\\i{}What Is a Software Development Methodology? (With 11 Types) | Indeed.com Australia}, no date)","plainCitation":"(What Is a Software Development Methodology? (With 11 Types) | Indeed.com Australia, no date)","noteIndex":0},"citationItems":[{"id":21,"uris":["http://zotero.org/users/local/ubNMsubV/items/8QIUZ47W"],"itemData":{"id":21,"type":"webpage","abstract":"Learn about software development methodology, including its definition, 11 types of software development methodologies and tips for choosing the right process.","language":"en","title":"What Is a Software Development Methodology? (With 11 Types) | Indeed.com Australia","title-short":"What Is a Software Development Methodology?","URL":"https://au.indeed.com/career-advice/career-development/software-development-methodology","accessed":{"date-parts":[["2023",12,5]]}}}],"schema":"https://github.com/citation-style-language/schema/raw/master/csl-citation.json"} </w:instrText>
      </w:r>
      <w:r>
        <w:fldChar w:fldCharType="separate"/>
      </w:r>
      <w:r w:rsidRPr="00A4408F">
        <w:rPr>
          <w:rFonts w:ascii="Calibri" w:hAnsi="Calibri" w:cs="Calibri"/>
          <w:szCs w:val="24"/>
        </w:rPr>
        <w:t>(</w:t>
      </w:r>
      <w:r w:rsidRPr="00A4408F">
        <w:rPr>
          <w:rFonts w:ascii="Calibri" w:hAnsi="Calibri" w:cs="Calibri"/>
          <w:i/>
          <w:iCs/>
          <w:szCs w:val="24"/>
        </w:rPr>
        <w:t>What Is a Software Development Methodology? (With 11 Types) | Indeed.com Australia</w:t>
      </w:r>
      <w:r w:rsidRPr="00A4408F">
        <w:rPr>
          <w:rFonts w:ascii="Calibri" w:hAnsi="Calibri" w:cs="Calibri"/>
          <w:szCs w:val="24"/>
        </w:rPr>
        <w:t>, no date)</w:t>
      </w:r>
      <w:r>
        <w:fldChar w:fldCharType="end"/>
      </w:r>
    </w:p>
    <w:p w14:paraId="0706DBB3" w14:textId="77777777" w:rsidR="00D0088B" w:rsidRDefault="00D0088B" w:rsidP="00F15AB4"/>
    <w:p w14:paraId="4D9C3C9D" w14:textId="5479187C" w:rsidR="00D0088B" w:rsidRDefault="00D0088B" w:rsidP="00D0088B">
      <w:pPr>
        <w:pStyle w:val="Heading2"/>
      </w:pPr>
      <w:r>
        <w:t>3.2.1 Agile Methodology</w:t>
      </w:r>
    </w:p>
    <w:p w14:paraId="450F5DBA" w14:textId="3DF0814C" w:rsidR="00D0088B" w:rsidRDefault="00D0088B" w:rsidP="00D0088B">
      <w:r>
        <w:t xml:space="preserve">Agile methodology is a type of project management methodology. It emphasises a fast and flexible approach by allowing the development team to divide larger projects into smaller and easier to handle tasks. The team can then complete these smaller tasks in shorter iterations while gaining feedback on these smaller portions for a more consistent communication with the client and its test users. This methodology is useful for reducing while also </w:t>
      </w:r>
      <w:r w:rsidR="00A4408F">
        <w:t>avoiding</w:t>
      </w:r>
      <w:r>
        <w:t xml:space="preserve"> risks, expediting development, improving customer satisfaction and also reducing redundancies. Since developers gain client feedback through the development and testing cycle, this can be a great method to use for projects that require significant collaboration.</w:t>
      </w:r>
    </w:p>
    <w:p w14:paraId="0D1772A7" w14:textId="3651E87E" w:rsidR="00D0088B" w:rsidRDefault="00D0088B" w:rsidP="00D0088B">
      <w:r>
        <w:rPr>
          <w:noProof/>
        </w:rPr>
        <w:lastRenderedPageBreak/>
        <w:drawing>
          <wp:inline distT="0" distB="0" distL="0" distR="0" wp14:anchorId="6B6D6456" wp14:editId="3684487F">
            <wp:extent cx="5763491" cy="4009413"/>
            <wp:effectExtent l="0" t="0" r="0" b="0"/>
            <wp:docPr id="869784333" name="Picture 2" descr="Agile Methodology I Official Trainings - Inter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gile Methodology I Official Trainings - InterQualit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8735" cy="4033931"/>
                    </a:xfrm>
                    <a:prstGeom prst="rect">
                      <a:avLst/>
                    </a:prstGeom>
                    <a:noFill/>
                    <a:ln>
                      <a:noFill/>
                    </a:ln>
                  </pic:spPr>
                </pic:pic>
              </a:graphicData>
            </a:graphic>
          </wp:inline>
        </w:drawing>
      </w:r>
    </w:p>
    <w:p w14:paraId="7A2F54EA" w14:textId="10F03DA0" w:rsidR="00A4408F" w:rsidRDefault="00A4408F" w:rsidP="00D0088B">
      <w:r>
        <w:fldChar w:fldCharType="begin"/>
      </w:r>
      <w:r>
        <w:instrText xml:space="preserve"> ADDIN ZOTERO_ITEM CSL_CITATION {"citationID":"8o9ucekK","properties":{"formattedCitation":"({\\i{}Agile Methodology I Official Trainings - InterQuality}, no date)","plainCitation":"(Agile Methodology I Official Trainings - InterQuality, no date)","noteIndex":0},"citationItems":[{"id":23,"uris":["http://zotero.org/users/local/ubNMsubV/items/4GTTCWEK"],"itemData":{"id":23,"type":"webpage","title":"Agile Methodology I Official Trainings - InterQuality","URL":"https://interqualitybg.com/en/resources/scrum-and-agile-resources/agile-methodology","accessed":{"date-parts":[["2023",12,5]]}}}],"schema":"https://github.com/citation-style-language/schema/raw/master/csl-citation.json"} </w:instrText>
      </w:r>
      <w:r>
        <w:fldChar w:fldCharType="separate"/>
      </w:r>
      <w:r w:rsidRPr="00A4408F">
        <w:rPr>
          <w:rFonts w:ascii="Calibri" w:hAnsi="Calibri" w:cs="Calibri"/>
          <w:szCs w:val="24"/>
        </w:rPr>
        <w:t>(</w:t>
      </w:r>
      <w:r w:rsidRPr="00A4408F">
        <w:rPr>
          <w:rFonts w:ascii="Calibri" w:hAnsi="Calibri" w:cs="Calibri"/>
          <w:i/>
          <w:iCs/>
          <w:szCs w:val="24"/>
        </w:rPr>
        <w:t xml:space="preserve">Agile Methodology I Official Trainings - </w:t>
      </w:r>
      <w:proofErr w:type="spellStart"/>
      <w:r w:rsidRPr="00A4408F">
        <w:rPr>
          <w:rFonts w:ascii="Calibri" w:hAnsi="Calibri" w:cs="Calibri"/>
          <w:i/>
          <w:iCs/>
          <w:szCs w:val="24"/>
        </w:rPr>
        <w:t>InterQuality</w:t>
      </w:r>
      <w:proofErr w:type="spellEnd"/>
      <w:r w:rsidRPr="00A4408F">
        <w:rPr>
          <w:rFonts w:ascii="Calibri" w:hAnsi="Calibri" w:cs="Calibri"/>
          <w:szCs w:val="24"/>
        </w:rPr>
        <w:t>, no date)</w:t>
      </w:r>
      <w:r>
        <w:fldChar w:fldCharType="end"/>
      </w:r>
    </w:p>
    <w:p w14:paraId="3A64B95C" w14:textId="2FC513EC" w:rsidR="00D0088B" w:rsidRDefault="00D0088B" w:rsidP="00D0088B">
      <w:pPr>
        <w:pStyle w:val="Heading2"/>
      </w:pPr>
      <w:r>
        <w:t>3.2.2 Waterfall Methodology</w:t>
      </w:r>
    </w:p>
    <w:p w14:paraId="601C571C" w14:textId="20B4425E" w:rsidR="000F30E6" w:rsidRDefault="000F30E6" w:rsidP="000F30E6">
      <w:r>
        <w:t>The waterfall methodology involves breaking a task down into a sequence of stages. With this process, developers need to complete each stage in its entirety before moving to the next step. Although this process may be less effective than those where developers can work on several stages of the project concurrently, the waterfall method is effective for ensuring thoroughness at every level of project development. this method also minimizes redundancies because it prevents overlap between tasks at different stages.</w:t>
      </w:r>
    </w:p>
    <w:p w14:paraId="72B78C17" w14:textId="4099BC7F" w:rsidR="000F30E6" w:rsidRDefault="000F30E6" w:rsidP="000F30E6">
      <w:r>
        <w:rPr>
          <w:noProof/>
        </w:rPr>
        <w:lastRenderedPageBreak/>
        <w:drawing>
          <wp:inline distT="0" distB="0" distL="0" distR="0" wp14:anchorId="488DB6E6" wp14:editId="260ED8B4">
            <wp:extent cx="5731510" cy="4137025"/>
            <wp:effectExtent l="0" t="0" r="0" b="0"/>
            <wp:docPr id="821817698" name="Picture 3" descr="Waterfall Methodology –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aterfall Methodology – Ultimate Gui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137025"/>
                    </a:xfrm>
                    <a:prstGeom prst="rect">
                      <a:avLst/>
                    </a:prstGeom>
                    <a:noFill/>
                    <a:ln>
                      <a:noFill/>
                    </a:ln>
                  </pic:spPr>
                </pic:pic>
              </a:graphicData>
            </a:graphic>
          </wp:inline>
        </w:drawing>
      </w:r>
    </w:p>
    <w:p w14:paraId="0EE4F73A" w14:textId="19B47C38" w:rsidR="008E5B46" w:rsidRPr="000F30E6" w:rsidRDefault="008E5B46" w:rsidP="000F30E6">
      <w:r>
        <w:fldChar w:fldCharType="begin"/>
      </w:r>
      <w:r>
        <w:instrText xml:space="preserve"> ADDIN ZOTERO_ITEM CSL_CITATION {"citationID":"ZenrMSml","properties":{"formattedCitation":"({\\i{}Waterfall Methodology \\uc0\\u8211{} Ultimate Guide}, 2022)","plainCitation":"(Waterfall Methodology – Ultimate Guide, 2022)","noteIndex":0},"citationItems":[{"id":25,"uris":["http://zotero.org/users/local/ubNMsubV/items/46J6VPN8"],"itemData":{"id":25,"type":"webpage","abstract":"The waterfall methodology is one of the oldest and simplest project management methods. This ultimate guide shares all you need to know about it.","language":"en-US","note":"section: Project Management","title":"Waterfall Methodology – Ultimate Guide","URL":"https://management.org/waterfall-methodology","accessed":{"date-parts":[["2023",12,5]]},"issued":{"date-parts":[["2022",3,21]]}}}],"schema":"https://github.com/citation-style-language/schema/raw/master/csl-citation.json"} </w:instrText>
      </w:r>
      <w:r>
        <w:fldChar w:fldCharType="separate"/>
      </w:r>
      <w:r w:rsidRPr="008E5B46">
        <w:rPr>
          <w:rFonts w:ascii="Calibri" w:hAnsi="Calibri" w:cs="Calibri"/>
          <w:szCs w:val="24"/>
        </w:rPr>
        <w:t>(</w:t>
      </w:r>
      <w:r w:rsidRPr="008E5B46">
        <w:rPr>
          <w:rFonts w:ascii="Calibri" w:hAnsi="Calibri" w:cs="Calibri"/>
          <w:i/>
          <w:iCs/>
          <w:szCs w:val="24"/>
        </w:rPr>
        <w:t>Waterfall Methodology – Ultimate Guide</w:t>
      </w:r>
      <w:r w:rsidRPr="008E5B46">
        <w:rPr>
          <w:rFonts w:ascii="Calibri" w:hAnsi="Calibri" w:cs="Calibri"/>
          <w:szCs w:val="24"/>
        </w:rPr>
        <w:t>, 2022)</w:t>
      </w:r>
      <w:r>
        <w:fldChar w:fldCharType="end"/>
      </w:r>
    </w:p>
    <w:p w14:paraId="3241D0BF" w14:textId="77777777" w:rsidR="007B63DE" w:rsidRPr="007B63DE" w:rsidRDefault="007B63DE" w:rsidP="007B63DE"/>
    <w:p w14:paraId="21F20E2C" w14:textId="3EB1D12C" w:rsidR="009B697E" w:rsidRDefault="007F3450" w:rsidP="009B697E">
      <w:pPr>
        <w:pStyle w:val="Heading2"/>
      </w:pPr>
      <w:bookmarkStart w:id="16" w:name="_Toc119925930"/>
      <w:r>
        <w:t>3.3</w:t>
      </w:r>
      <w:r w:rsidR="009B697E">
        <w:t xml:space="preserve">. </w:t>
      </w:r>
      <w:r w:rsidR="00442885">
        <w:tab/>
      </w:r>
      <w:r w:rsidR="00604B8B">
        <w:t>Overview of System</w:t>
      </w:r>
      <w:bookmarkEnd w:id="16"/>
    </w:p>
    <w:p w14:paraId="5E167F35" w14:textId="2D942E53" w:rsidR="007B63DE" w:rsidRDefault="000F30E6" w:rsidP="007B63DE">
      <w:r>
        <w:t xml:space="preserve">This VR game that is based on bilateral </w:t>
      </w:r>
      <w:r w:rsidR="00A34E52">
        <w:t xml:space="preserve">is developed using the following VR-based technical architecture. There are different components that need to help each other out in order to make a functioning VR game. For this you would need the logical layer which involves the game engine and code. And you would need the presentation layer which involves the computer as well as the VR headset and controllers. </w:t>
      </w:r>
    </w:p>
    <w:p w14:paraId="18349D21" w14:textId="68DB90C6" w:rsidR="001F448C" w:rsidRDefault="001F448C" w:rsidP="007B63DE">
      <w:r>
        <w:rPr>
          <w:noProof/>
        </w:rPr>
        <w:lastRenderedPageBreak/>
        <w:drawing>
          <wp:inline distT="0" distB="0" distL="0" distR="0" wp14:anchorId="02DD2D6F" wp14:editId="06156A4B">
            <wp:extent cx="6594764" cy="3709188"/>
            <wp:effectExtent l="0" t="0" r="0" b="0"/>
            <wp:docPr id="9226483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10020" cy="3717768"/>
                    </a:xfrm>
                    <a:prstGeom prst="rect">
                      <a:avLst/>
                    </a:prstGeom>
                    <a:noFill/>
                    <a:ln>
                      <a:noFill/>
                    </a:ln>
                  </pic:spPr>
                </pic:pic>
              </a:graphicData>
            </a:graphic>
          </wp:inline>
        </w:drawing>
      </w:r>
    </w:p>
    <w:p w14:paraId="5DD29F60" w14:textId="77777777" w:rsidR="001F448C" w:rsidRDefault="001F448C" w:rsidP="007B63DE"/>
    <w:p w14:paraId="4B159160" w14:textId="07C3591F" w:rsidR="001F448C" w:rsidRDefault="001F448C" w:rsidP="007B63DE">
      <w:r>
        <w:t>This project used a couple of technologies to make and build the project. these include the Meta quest 3 Virtual reality headset and controllers, Godot 4.1.3 game engine with the GDscript programming language. These were used to develop the bilateral integration game</w:t>
      </w:r>
    </w:p>
    <w:p w14:paraId="3C961215" w14:textId="77777777" w:rsidR="001F448C" w:rsidRDefault="001F448C" w:rsidP="007B63DE"/>
    <w:p w14:paraId="4613EFED" w14:textId="05E84459" w:rsidR="001F448C" w:rsidRPr="001F448C" w:rsidRDefault="001F448C" w:rsidP="001F448C">
      <w:pPr>
        <w:pStyle w:val="Heading2"/>
      </w:pPr>
      <w:r>
        <w:t>3.3.1 Flow chart diagram</w:t>
      </w:r>
    </w:p>
    <w:p w14:paraId="2548D052" w14:textId="756CA16B" w:rsidR="001F448C" w:rsidRDefault="001F448C" w:rsidP="001F448C">
      <w:r>
        <w:rPr>
          <w:noProof/>
        </w:rPr>
        <w:drawing>
          <wp:inline distT="0" distB="0" distL="0" distR="0" wp14:anchorId="451F4852" wp14:editId="2170F583">
            <wp:extent cx="6788727" cy="1970798"/>
            <wp:effectExtent l="0" t="0" r="0" b="0"/>
            <wp:docPr id="1905144144" name="Picture 1905144144"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44144" name="Picture 1905144144" descr="A close-up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92714" cy="2000986"/>
                    </a:xfrm>
                    <a:prstGeom prst="rect">
                      <a:avLst/>
                    </a:prstGeom>
                    <a:noFill/>
                    <a:ln>
                      <a:noFill/>
                    </a:ln>
                  </pic:spPr>
                </pic:pic>
              </a:graphicData>
            </a:graphic>
          </wp:inline>
        </w:drawing>
      </w:r>
    </w:p>
    <w:p w14:paraId="3277FAEF" w14:textId="74835C98" w:rsidR="001F448C" w:rsidRDefault="001F448C" w:rsidP="001F448C">
      <w:r>
        <w:t>The flow char</w:t>
      </w:r>
      <w:r w:rsidR="008E5B46">
        <w:t>t</w:t>
      </w:r>
      <w:r>
        <w:t xml:space="preserve"> diagram shows the overview of what the process will look like. In the flow chart the user will put on the headset and use the controllers to play the game, the controllers are used for interaction with the virtual environment within the game. The player runs the game in a 3D environment with the headset. The player can control the </w:t>
      </w:r>
      <w:r w:rsidR="00041CD0">
        <w:t xml:space="preserve">behaviour </w:t>
      </w:r>
      <w:r>
        <w:t>of the</w:t>
      </w:r>
      <w:r w:rsidR="00041CD0">
        <w:t xml:space="preserve"> different objects within the virtual world using the headsets controllers with both hands. The game will have levels that the player will have to perform in order to proceed to the next level. These levels use real world examples that teachers and therapists use to help young children with bilateral integration. </w:t>
      </w:r>
    </w:p>
    <w:p w14:paraId="1FDBF5B2" w14:textId="230B7424" w:rsidR="00041CD0" w:rsidRDefault="00041CD0" w:rsidP="00041CD0">
      <w:pPr>
        <w:pStyle w:val="Heading2"/>
      </w:pPr>
      <w:r>
        <w:lastRenderedPageBreak/>
        <w:t>Meta quest 3:</w:t>
      </w:r>
    </w:p>
    <w:p w14:paraId="6EBA88DD" w14:textId="2919F4E4" w:rsidR="00041CD0" w:rsidRDefault="00041CD0" w:rsidP="00041CD0">
      <w:r>
        <w:t>In order for the player/user to feel like they are the ones doing certain actions within the game, VR heavily relies on immersion, this introduces a simulation-based technology that enables the player to interact with the virtual environment and be immersed in the world around them with different 3D objects placed for them to play around with.</w:t>
      </w:r>
    </w:p>
    <w:p w14:paraId="6F438635" w14:textId="77777777" w:rsidR="00041CD0" w:rsidRDefault="00041CD0" w:rsidP="00041CD0"/>
    <w:p w14:paraId="396D0B8D" w14:textId="6E0408FD" w:rsidR="00041CD0" w:rsidRDefault="00041CD0" w:rsidP="00041CD0">
      <w:pPr>
        <w:pStyle w:val="Heading2"/>
      </w:pPr>
      <w:r>
        <w:lastRenderedPageBreak/>
        <w:t>3.3.2 Use case diagram</w:t>
      </w:r>
    </w:p>
    <w:p w14:paraId="70BFE9E0" w14:textId="653A81C1" w:rsidR="00876153" w:rsidRDefault="00876153" w:rsidP="00876153">
      <w:r>
        <w:rPr>
          <w:noProof/>
        </w:rPr>
        <w:drawing>
          <wp:inline distT="0" distB="0" distL="0" distR="0" wp14:anchorId="7D80C447" wp14:editId="4A2847F5">
            <wp:extent cx="6393873" cy="8207602"/>
            <wp:effectExtent l="0" t="0" r="0" b="0"/>
            <wp:docPr id="241138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5138" cy="8222062"/>
                    </a:xfrm>
                    <a:prstGeom prst="rect">
                      <a:avLst/>
                    </a:prstGeom>
                    <a:noFill/>
                    <a:ln>
                      <a:noFill/>
                    </a:ln>
                  </pic:spPr>
                </pic:pic>
              </a:graphicData>
            </a:graphic>
          </wp:inline>
        </w:drawing>
      </w:r>
    </w:p>
    <w:p w14:paraId="7539198B" w14:textId="1769E9F0" w:rsidR="00876153" w:rsidRDefault="00D04ADC" w:rsidP="00876153">
      <w:r>
        <w:lastRenderedPageBreak/>
        <w:t xml:space="preserve">I will be using the Meta Quest 3 for game rendering the Virtual world. The User interface will be seen when using the virtual reality headset, this will allow the user to see different type of contents within the game. When the user starts the game, they will be placed in a room that hold different types of levels relevant to bilateral integration exercises. The user will step onto a platform, and they will get placed in that level. They will have to complete the level in order to get brought back to the main room with the different levels. Each level will have different things to do, like holding an object, moving your hands in a certain way. Walking or even climbing. </w:t>
      </w:r>
    </w:p>
    <w:p w14:paraId="527B875F" w14:textId="77777777" w:rsidR="002D0BCC" w:rsidRDefault="002D0BCC" w:rsidP="00876153"/>
    <w:p w14:paraId="28E5BF79" w14:textId="559C74EF" w:rsidR="002D0BCC" w:rsidRDefault="002D0BCC" w:rsidP="002D0BCC">
      <w:pPr>
        <w:pStyle w:val="Heading2"/>
      </w:pPr>
      <w:r>
        <w:t>3.3.3 Godot</w:t>
      </w:r>
    </w:p>
    <w:p w14:paraId="1E66A098" w14:textId="12DCE28D" w:rsidR="00C82B87" w:rsidRDefault="00C82B87" w:rsidP="00C82B87">
      <w:r>
        <w:t>Godot is a game engine that is mainly used to make games, be it 2D or 3D games. You can even make VR games using the XR-Toolkit plugins that you can easily access. Using Godot to make objects within the game is easy and doesn’t require high level of coding understanding, below is an example of how a game object looks like in Godot, the mesh itself is what makes the object to appear the surface material override is where you can give the mesh a colour or give it a texture. The collision shape 3D is what gives the object collisions so that it can react with other physical objects. It gives the object collision so it can bounce off a wall if the object gets through at it. The GrabBall itself is the main node of the ball object. This uses the XR-toolkit pickable function that allows the user to be able to grab and hold the object. The node tree shows the different type of nodes that are being used to make up the ball object, and make it interact with the world and also allow it to be picked up.</w:t>
      </w:r>
    </w:p>
    <w:p w14:paraId="59AEB173" w14:textId="642AF12B" w:rsidR="00C82B87" w:rsidRDefault="00C82B87" w:rsidP="00C82B87">
      <w:r w:rsidRPr="00C82B87">
        <w:lastRenderedPageBreak/>
        <w:drawing>
          <wp:inline distT="0" distB="0" distL="0" distR="0" wp14:anchorId="12F6ECFC" wp14:editId="25EE4A54">
            <wp:extent cx="2095682" cy="5723116"/>
            <wp:effectExtent l="0" t="0" r="0" b="0"/>
            <wp:docPr id="3254750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75072" name="Picture 1" descr="A screenshot of a computer&#10;&#10;Description automatically generated"/>
                    <pic:cNvPicPr/>
                  </pic:nvPicPr>
                  <pic:blipFill>
                    <a:blip r:embed="rId24"/>
                    <a:stretch>
                      <a:fillRect/>
                    </a:stretch>
                  </pic:blipFill>
                  <pic:spPr>
                    <a:xfrm>
                      <a:off x="0" y="0"/>
                      <a:ext cx="2095682" cy="5723116"/>
                    </a:xfrm>
                    <a:prstGeom prst="rect">
                      <a:avLst/>
                    </a:prstGeom>
                  </pic:spPr>
                </pic:pic>
              </a:graphicData>
            </a:graphic>
          </wp:inline>
        </w:drawing>
      </w:r>
      <w:r w:rsidRPr="00C82B87">
        <w:drawing>
          <wp:inline distT="0" distB="0" distL="0" distR="0" wp14:anchorId="51CC3A8F" wp14:editId="22EF530C">
            <wp:extent cx="2133785" cy="4801016"/>
            <wp:effectExtent l="0" t="0" r="0" b="0"/>
            <wp:docPr id="1361645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547" name="Picture 1" descr="A screenshot of a computer&#10;&#10;Description automatically generated"/>
                    <pic:cNvPicPr/>
                  </pic:nvPicPr>
                  <pic:blipFill>
                    <a:blip r:embed="rId25"/>
                    <a:stretch>
                      <a:fillRect/>
                    </a:stretch>
                  </pic:blipFill>
                  <pic:spPr>
                    <a:xfrm>
                      <a:off x="0" y="0"/>
                      <a:ext cx="2133785" cy="4801016"/>
                    </a:xfrm>
                    <a:prstGeom prst="rect">
                      <a:avLst/>
                    </a:prstGeom>
                  </pic:spPr>
                </pic:pic>
              </a:graphicData>
            </a:graphic>
          </wp:inline>
        </w:drawing>
      </w:r>
      <w:r w:rsidRPr="00C82B87">
        <w:lastRenderedPageBreak/>
        <w:drawing>
          <wp:inline distT="0" distB="0" distL="0" distR="0" wp14:anchorId="6C353998" wp14:editId="50EF7215">
            <wp:extent cx="2126164" cy="7201524"/>
            <wp:effectExtent l="0" t="0" r="7620" b="0"/>
            <wp:docPr id="674689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689150" name="Picture 1" descr="A screenshot of a computer&#10;&#10;Description automatically generated"/>
                    <pic:cNvPicPr/>
                  </pic:nvPicPr>
                  <pic:blipFill>
                    <a:blip r:embed="rId26"/>
                    <a:stretch>
                      <a:fillRect/>
                    </a:stretch>
                  </pic:blipFill>
                  <pic:spPr>
                    <a:xfrm>
                      <a:off x="0" y="0"/>
                      <a:ext cx="2126164" cy="7201524"/>
                    </a:xfrm>
                    <a:prstGeom prst="rect">
                      <a:avLst/>
                    </a:prstGeom>
                  </pic:spPr>
                </pic:pic>
              </a:graphicData>
            </a:graphic>
          </wp:inline>
        </w:drawing>
      </w:r>
      <w:r w:rsidRPr="00C82B87">
        <w:drawing>
          <wp:inline distT="0" distB="0" distL="0" distR="0" wp14:anchorId="5E72E1C0" wp14:editId="784B6880">
            <wp:extent cx="2011854" cy="3040643"/>
            <wp:effectExtent l="0" t="0" r="7620" b="7620"/>
            <wp:docPr id="28769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162" name="Picture 1" descr="A screenshot of a computer&#10;&#10;Description automatically generated"/>
                    <pic:cNvPicPr/>
                  </pic:nvPicPr>
                  <pic:blipFill>
                    <a:blip r:embed="rId27"/>
                    <a:stretch>
                      <a:fillRect/>
                    </a:stretch>
                  </pic:blipFill>
                  <pic:spPr>
                    <a:xfrm>
                      <a:off x="0" y="0"/>
                      <a:ext cx="2011854" cy="3040643"/>
                    </a:xfrm>
                    <a:prstGeom prst="rect">
                      <a:avLst/>
                    </a:prstGeom>
                  </pic:spPr>
                </pic:pic>
              </a:graphicData>
            </a:graphic>
          </wp:inline>
        </w:drawing>
      </w:r>
    </w:p>
    <w:p w14:paraId="5F14BACF" w14:textId="77777777" w:rsidR="008E5B46" w:rsidRDefault="008E5B46" w:rsidP="00C82B87"/>
    <w:p w14:paraId="3748E2F6" w14:textId="3DAAC739" w:rsidR="008E5B46" w:rsidRDefault="008E5B46" w:rsidP="008E5B46">
      <w:pPr>
        <w:pStyle w:val="Heading2"/>
      </w:pPr>
      <w:r>
        <w:t>3.3.4 GDScript</w:t>
      </w:r>
    </w:p>
    <w:p w14:paraId="5D6CFF25" w14:textId="2B62EBB1" w:rsidR="00041CD0" w:rsidRDefault="008E5B46" w:rsidP="00041CD0">
      <w:r>
        <w:t>Godot has its own programming language called GDScript, it’s a high-level, object-oriented, imperative, and gradually typed language that is built for the Godot game e</w:t>
      </w:r>
      <w:r w:rsidR="00D179E0">
        <w:t>ngine. It uses an indentation-based syntax that is similar to other programming languages like Python. The goal of GDscript is to be optimized for, and tightly integrated with the Godot game engine. This allows great flexibility for content create and integration. Below is an example of what GDScript looks like.</w:t>
      </w:r>
    </w:p>
    <w:p w14:paraId="3E28757C" w14:textId="25987F9A" w:rsidR="00D179E0" w:rsidRDefault="00D179E0" w:rsidP="00041CD0">
      <w:r w:rsidRPr="00D179E0">
        <w:lastRenderedPageBreak/>
        <w:drawing>
          <wp:inline distT="0" distB="0" distL="0" distR="0" wp14:anchorId="1D047D61" wp14:editId="504AB54C">
            <wp:extent cx="4168501" cy="6058425"/>
            <wp:effectExtent l="0" t="0" r="3810" b="0"/>
            <wp:docPr id="24225956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259564" name="Picture 1" descr="A screen shot of a computer program&#10;&#10;Description automatically generated"/>
                    <pic:cNvPicPr/>
                  </pic:nvPicPr>
                  <pic:blipFill>
                    <a:blip r:embed="rId28"/>
                    <a:stretch>
                      <a:fillRect/>
                    </a:stretch>
                  </pic:blipFill>
                  <pic:spPr>
                    <a:xfrm>
                      <a:off x="0" y="0"/>
                      <a:ext cx="4168501" cy="6058425"/>
                    </a:xfrm>
                    <a:prstGeom prst="rect">
                      <a:avLst/>
                    </a:prstGeom>
                  </pic:spPr>
                </pic:pic>
              </a:graphicData>
            </a:graphic>
          </wp:inline>
        </w:drawing>
      </w:r>
      <w:r w:rsidRPr="00D179E0">
        <w:lastRenderedPageBreak/>
        <w:drawing>
          <wp:inline distT="0" distB="0" distL="0" distR="0" wp14:anchorId="79EBFA54" wp14:editId="6CEF73CE">
            <wp:extent cx="3680779" cy="6309907"/>
            <wp:effectExtent l="0" t="0" r="0" b="0"/>
            <wp:docPr id="180455044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50449" name="Picture 1" descr="A screen shot of a computer program&#10;&#10;Description automatically generated"/>
                    <pic:cNvPicPr/>
                  </pic:nvPicPr>
                  <pic:blipFill>
                    <a:blip r:embed="rId29"/>
                    <a:stretch>
                      <a:fillRect/>
                    </a:stretch>
                  </pic:blipFill>
                  <pic:spPr>
                    <a:xfrm>
                      <a:off x="0" y="0"/>
                      <a:ext cx="3680779" cy="6309907"/>
                    </a:xfrm>
                    <a:prstGeom prst="rect">
                      <a:avLst/>
                    </a:prstGeom>
                  </pic:spPr>
                </pic:pic>
              </a:graphicData>
            </a:graphic>
          </wp:inline>
        </w:drawing>
      </w:r>
      <w:r w:rsidRPr="00D179E0">
        <w:lastRenderedPageBreak/>
        <w:drawing>
          <wp:inline distT="0" distB="0" distL="0" distR="0" wp14:anchorId="66640D7C" wp14:editId="245D9B35">
            <wp:extent cx="5731510" cy="4132580"/>
            <wp:effectExtent l="0" t="0" r="0" b="0"/>
            <wp:docPr id="87909095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090959" name="Picture 1" descr="A screen shot of a computer program&#10;&#10;Description automatically generated"/>
                    <pic:cNvPicPr/>
                  </pic:nvPicPr>
                  <pic:blipFill>
                    <a:blip r:embed="rId30"/>
                    <a:stretch>
                      <a:fillRect/>
                    </a:stretch>
                  </pic:blipFill>
                  <pic:spPr>
                    <a:xfrm>
                      <a:off x="0" y="0"/>
                      <a:ext cx="5731510" cy="4132580"/>
                    </a:xfrm>
                    <a:prstGeom prst="rect">
                      <a:avLst/>
                    </a:prstGeom>
                  </pic:spPr>
                </pic:pic>
              </a:graphicData>
            </a:graphic>
          </wp:inline>
        </w:drawing>
      </w:r>
    </w:p>
    <w:p w14:paraId="5021DC47" w14:textId="653BC75A" w:rsidR="00D179E0" w:rsidRDefault="00D179E0" w:rsidP="00041CD0">
      <w:r>
        <w:fldChar w:fldCharType="begin"/>
      </w:r>
      <w:r>
        <w:instrText xml:space="preserve"> ADDIN ZOTERO_ITEM CSL_CITATION {"citationID":"AVssLaAA","properties":{"formattedCitation":"({\\i{}GDScript reference}, no date)","plainCitation":"(GDScript reference, no date)","noteIndex":0},"citationItems":[{"id":27,"uris":["http://zotero.org/users/local/ubNMsubV/items/3M5ESLT2"],"itemData":{"id":27,"type":"webpage","abstract":"GDScript is a high-level, object-oriented, imperative, and gradually typed programming language built for Godot. It uses an indentation-based syntax similar to languages like Python. Its goal is to...","container-title":"Godot Engine documentation","language":"en","title":"GDScript reference","URL":"https://docs.godotengine.org/en/stable/tutorials/scripting/gdscript/tutorials/scripting/gdscript/gdscript_basics.html","accessed":{"date-parts":[["2023",12,5]]}}}],"schema":"https://github.com/citation-style-language/schema/raw/master/csl-citation.json"} </w:instrText>
      </w:r>
      <w:r>
        <w:fldChar w:fldCharType="separate"/>
      </w:r>
      <w:r w:rsidRPr="00D179E0">
        <w:rPr>
          <w:rFonts w:ascii="Calibri" w:hAnsi="Calibri" w:cs="Calibri"/>
          <w:szCs w:val="24"/>
        </w:rPr>
        <w:t>(</w:t>
      </w:r>
      <w:r w:rsidRPr="00D179E0">
        <w:rPr>
          <w:rFonts w:ascii="Calibri" w:hAnsi="Calibri" w:cs="Calibri"/>
          <w:i/>
          <w:iCs/>
          <w:szCs w:val="24"/>
        </w:rPr>
        <w:t>GDScript reference</w:t>
      </w:r>
      <w:r w:rsidRPr="00D179E0">
        <w:rPr>
          <w:rFonts w:ascii="Calibri" w:hAnsi="Calibri" w:cs="Calibri"/>
          <w:szCs w:val="24"/>
        </w:rPr>
        <w:t>, no date)</w:t>
      </w:r>
      <w:r>
        <w:fldChar w:fldCharType="end"/>
      </w:r>
    </w:p>
    <w:p w14:paraId="364EB456" w14:textId="77777777" w:rsidR="00AA7B7C" w:rsidRDefault="00AA7B7C" w:rsidP="00041CD0"/>
    <w:p w14:paraId="51158991" w14:textId="3109F996" w:rsidR="00AA7B7C" w:rsidRDefault="00AA7B7C" w:rsidP="00AA7B7C">
      <w:pPr>
        <w:pStyle w:val="Heading2"/>
      </w:pPr>
      <w:r>
        <w:t>3.4.1 Godot Audio system</w:t>
      </w:r>
    </w:p>
    <w:p w14:paraId="589244C0" w14:textId="2AA47F79" w:rsidR="00AA7B7C" w:rsidRDefault="00AA7B7C" w:rsidP="00AA7B7C">
      <w:r>
        <w:t>Godot’s audio system allows users to be immersed into their virtual worlds. Audio isn’t only used for VR related games but also non-VR games like 3D games or 2D games. It offers a wide range of features making it flexible and a versatile tool for game developers. The Audio can be used to make a sound when a certain object bounces off a surface or make music play in the background. Volumes can be set by using the volume DB and can either be typed in or used via a slider. The Autoplay automatically plays as soon as the user is inside the level that uses that sound/music.</w:t>
      </w:r>
    </w:p>
    <w:p w14:paraId="08AC94EA" w14:textId="6BD9FA5E" w:rsidR="005B1298" w:rsidRDefault="005B1298" w:rsidP="00AA7B7C">
      <w:r>
        <w:fldChar w:fldCharType="begin"/>
      </w:r>
      <w:r>
        <w:instrText xml:space="preserve"> ADDIN ZOTERO_ITEM CSL_CITATION {"citationID":"bsvUfGQM","properties":{"formattedCitation":"({\\i{}AudioStreamPlayer}, no date)","plainCitation":"(AudioStreamPlayer, no date)","noteIndex":0},"citationItems":[{"id":29,"uris":["http://zotero.org/users/local/ubNMsubV/items/E5NNTB2K"],"itemData":{"id":29,"type":"webpage","abstract":"Inherits: Node&lt; Object Plays back audio non-positionally. Description: Plays an audio stream non-positionally. To play audio positionally, use AudioStreamPlayer2D or AudioStreamPlayer3D instead of ...","container-title":"Godot Engine documentation","language":"en","title":"AudioStreamPlayer","URL":"https://docs.godotengine.org/en/stable/classes/classes/class_audiostreamplayer.html","accessed":{"date-parts":[["2023",12,5]]}}}],"schema":"https://github.com/citation-style-language/schema/raw/master/csl-citation.json"} </w:instrText>
      </w:r>
      <w:r>
        <w:fldChar w:fldCharType="separate"/>
      </w:r>
      <w:r w:rsidRPr="005B1298">
        <w:rPr>
          <w:rFonts w:ascii="Calibri" w:hAnsi="Calibri" w:cs="Calibri"/>
          <w:szCs w:val="24"/>
        </w:rPr>
        <w:t>(</w:t>
      </w:r>
      <w:proofErr w:type="spellStart"/>
      <w:r w:rsidRPr="005B1298">
        <w:rPr>
          <w:rFonts w:ascii="Calibri" w:hAnsi="Calibri" w:cs="Calibri"/>
          <w:i/>
          <w:iCs/>
          <w:szCs w:val="24"/>
        </w:rPr>
        <w:t>AudioStreamPlayer</w:t>
      </w:r>
      <w:proofErr w:type="spellEnd"/>
      <w:r w:rsidRPr="005B1298">
        <w:rPr>
          <w:rFonts w:ascii="Calibri" w:hAnsi="Calibri" w:cs="Calibri"/>
          <w:szCs w:val="24"/>
        </w:rPr>
        <w:t>, no date)</w:t>
      </w:r>
      <w:r>
        <w:fldChar w:fldCharType="end"/>
      </w:r>
    </w:p>
    <w:p w14:paraId="08E87AD5" w14:textId="01396D9C" w:rsidR="00AA7B7C" w:rsidRPr="00AA7B7C" w:rsidRDefault="00AA7B7C" w:rsidP="00AA7B7C">
      <w:r w:rsidRPr="00AA7B7C">
        <w:lastRenderedPageBreak/>
        <w:drawing>
          <wp:inline distT="0" distB="0" distL="0" distR="0" wp14:anchorId="132EB3F8" wp14:editId="01BAF0B7">
            <wp:extent cx="2088061" cy="7148179"/>
            <wp:effectExtent l="0" t="0" r="7620" b="0"/>
            <wp:docPr id="18614614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61437" name="Picture 1" descr="A screenshot of a computer&#10;&#10;Description automatically generated"/>
                    <pic:cNvPicPr/>
                  </pic:nvPicPr>
                  <pic:blipFill>
                    <a:blip r:embed="rId31"/>
                    <a:stretch>
                      <a:fillRect/>
                    </a:stretch>
                  </pic:blipFill>
                  <pic:spPr>
                    <a:xfrm>
                      <a:off x="0" y="0"/>
                      <a:ext cx="2088061" cy="7148179"/>
                    </a:xfrm>
                    <a:prstGeom prst="rect">
                      <a:avLst/>
                    </a:prstGeom>
                  </pic:spPr>
                </pic:pic>
              </a:graphicData>
            </a:graphic>
          </wp:inline>
        </w:drawing>
      </w:r>
    </w:p>
    <w:p w14:paraId="4397671E" w14:textId="77777777" w:rsidR="00F77FE7" w:rsidRPr="007B63DE" w:rsidRDefault="00F77FE7" w:rsidP="007B63DE"/>
    <w:p w14:paraId="5BD7AED4" w14:textId="77777777" w:rsidR="005248BA" w:rsidRPr="007B63DE" w:rsidRDefault="005248BA" w:rsidP="007B63DE"/>
    <w:p w14:paraId="75155D43" w14:textId="6DE756B7" w:rsidR="009B697E" w:rsidRDefault="007F3450" w:rsidP="009B697E">
      <w:pPr>
        <w:pStyle w:val="Heading2"/>
      </w:pPr>
      <w:bookmarkStart w:id="17" w:name="_Toc119925932"/>
      <w:r>
        <w:t>3.</w:t>
      </w:r>
      <w:r w:rsidR="005B1298">
        <w:t>5</w:t>
      </w:r>
      <w:r w:rsidR="009B697E">
        <w:t>.</w:t>
      </w:r>
      <w:r w:rsidR="005B1298">
        <w:t>1</w:t>
      </w:r>
      <w:r w:rsidR="009B697E">
        <w:t xml:space="preserve"> </w:t>
      </w:r>
      <w:r w:rsidR="00442885">
        <w:tab/>
      </w:r>
      <w:r w:rsidR="009B697E">
        <w:t>Conclusions</w:t>
      </w:r>
      <w:bookmarkEnd w:id="17"/>
    </w:p>
    <w:p w14:paraId="34E57104" w14:textId="4811A946" w:rsidR="005B1298" w:rsidRPr="005B1298" w:rsidRDefault="005B1298" w:rsidP="005B1298">
      <w:r>
        <w:t xml:space="preserve">Having a good design methodology provides you with a well organized and structured set of techniques that make designs easier to develop and it also reduces the amount of time that is spent on accomplishing the project since you split up the harder and easier task and tackle on the harder tasks. This project is developed  </w:t>
      </w:r>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18" w:name="_Toc119925933"/>
      <w:r>
        <w:lastRenderedPageBreak/>
        <w:t>4</w:t>
      </w:r>
      <w:r w:rsidR="009B697E">
        <w:t xml:space="preserve">. </w:t>
      </w:r>
      <w:r w:rsidR="00604B8B">
        <w:t xml:space="preserve">Testing and </w:t>
      </w:r>
      <w:r w:rsidR="009B697E">
        <w:t>Evaluation</w:t>
      </w:r>
      <w:bookmarkEnd w:id="18"/>
    </w:p>
    <w:p w14:paraId="1A80620D" w14:textId="77777777" w:rsidR="00F77FE7" w:rsidRDefault="00F77FE7" w:rsidP="00F77FE7"/>
    <w:p w14:paraId="1276C11D" w14:textId="429E611C" w:rsidR="009B697E" w:rsidRDefault="00442885" w:rsidP="009B697E">
      <w:pPr>
        <w:pStyle w:val="Heading2"/>
      </w:pPr>
      <w:bookmarkStart w:id="19" w:name="_Toc119925934"/>
      <w:r>
        <w:t>4</w:t>
      </w:r>
      <w:r w:rsidR="009B697E">
        <w:t xml:space="preserve">.1. </w:t>
      </w:r>
      <w:r>
        <w:tab/>
      </w:r>
      <w:r w:rsidR="009B697E">
        <w:t>Introduction</w:t>
      </w:r>
      <w:bookmarkEnd w:id="19"/>
    </w:p>
    <w:p w14:paraId="5AF6BE78" w14:textId="2B59CB46" w:rsidR="00CD6897" w:rsidRPr="00CD6897" w:rsidRDefault="00CD6897" w:rsidP="00CD6897">
      <w:r>
        <w:t xml:space="preserve">This chapter focuses on the ways in which the project will have to undertake certain number of tests to better understand what needs to be added or taken away, the VR game centring around Bilateral integration will be used by children that are in schools and have a mental disability that hindered their learning about correctly on how to coordinate their body with their brain. </w:t>
      </w:r>
    </w:p>
    <w:p w14:paraId="70DB3778" w14:textId="77777777" w:rsidR="007B63DE" w:rsidRDefault="007B63DE" w:rsidP="007B01AD">
      <w:pPr>
        <w:pStyle w:val="Heading2"/>
      </w:pPr>
    </w:p>
    <w:p w14:paraId="24EBF0CE" w14:textId="63308CE1" w:rsidR="009B697E" w:rsidRDefault="00442885" w:rsidP="007B01AD">
      <w:pPr>
        <w:pStyle w:val="Heading2"/>
      </w:pPr>
      <w:bookmarkStart w:id="20" w:name="_Toc119925935"/>
      <w:r>
        <w:t>4</w:t>
      </w:r>
      <w:r w:rsidR="009B697E">
        <w:t>.2.</w:t>
      </w:r>
      <w:r w:rsidR="00966B91">
        <w:t>1</w:t>
      </w:r>
      <w:r w:rsidR="009B697E">
        <w:t xml:space="preserve"> </w:t>
      </w:r>
      <w:r>
        <w:tab/>
      </w:r>
      <w:r w:rsidR="00604B8B">
        <w:t>Plan for Testing</w:t>
      </w:r>
      <w:bookmarkEnd w:id="20"/>
    </w:p>
    <w:p w14:paraId="2EFB735B" w14:textId="0A138217" w:rsidR="00CD6897" w:rsidRDefault="00CD6897" w:rsidP="00CD6897">
      <w:r>
        <w:t xml:space="preserve">The project will have to undertake physical testing, meaning that the headset and the game within the game engine will have to be present in order to be used. The project </w:t>
      </w:r>
      <w:r w:rsidR="0094783F">
        <w:t xml:space="preserve">has been stored on GitHub so anyone can easily access it. The user will then have to download the Godot game engine, followed by setting up the headset and making sure that all the configurations are set. The headset will have to calibrate the height of the user and also it will have to measure out and scan the room using the cameras at the front of the headset, another way to measure out the room is using the controllers to manually draw the boundaries around the room. This boundary acts as a guardian that shows the user if they step towards a wall or any other object that can render hazardous to the user. My supervisor Bryan Duggan will get me in contact with a therapist that will allow me a chance to ask questions regarding bilateral integration which will give me a greater understanding of bilateral integration. The test will revolve around the kids using the bilateral integration game one by one since everyone is different in their own ways. So having more then one user will allow me to understand if there are any common problems or any common areas of the game that the kids found interesting or entertaining to use. </w:t>
      </w:r>
    </w:p>
    <w:p w14:paraId="375F7F34" w14:textId="77777777" w:rsidR="0051713A" w:rsidRDefault="0051713A" w:rsidP="00CD6897"/>
    <w:p w14:paraId="3F19F2F5" w14:textId="4D03F516" w:rsidR="0051713A" w:rsidRDefault="0051713A" w:rsidP="0051713A">
      <w:pPr>
        <w:pStyle w:val="Heading2"/>
      </w:pPr>
      <w:r>
        <w:t>4.2.2 Steps in installing Godot game engine.</w:t>
      </w:r>
    </w:p>
    <w:p w14:paraId="6A73CEAC" w14:textId="7B9FD79C" w:rsidR="0051713A" w:rsidRDefault="0051713A" w:rsidP="0051713A">
      <w:r>
        <w:t>You have to first go onto their official website. The link is provided under the image as well as a refence that is located in the bibliography and the image too.</w:t>
      </w:r>
    </w:p>
    <w:p w14:paraId="5574C61C" w14:textId="3603CBCC" w:rsidR="0051713A" w:rsidRDefault="0051713A" w:rsidP="0051713A">
      <w:hyperlink r:id="rId32" w:history="1">
        <w:r w:rsidRPr="00136B6D">
          <w:rPr>
            <w:rStyle w:val="Hyperlink"/>
          </w:rPr>
          <w:t>https://godotengine.org/</w:t>
        </w:r>
      </w:hyperlink>
    </w:p>
    <w:p w14:paraId="4F9947DC" w14:textId="77777777" w:rsidR="0051713A" w:rsidRPr="0051713A" w:rsidRDefault="0051713A" w:rsidP="0051713A"/>
    <w:p w14:paraId="01546D67" w14:textId="4A4264F0" w:rsidR="0051713A" w:rsidRDefault="0051713A" w:rsidP="00CD6897">
      <w:r w:rsidRPr="0051713A">
        <w:drawing>
          <wp:inline distT="0" distB="0" distL="0" distR="0" wp14:anchorId="702721F4" wp14:editId="4D77F999">
            <wp:extent cx="5731510" cy="2473960"/>
            <wp:effectExtent l="0" t="0" r="0" b="0"/>
            <wp:docPr id="75588339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883394" name="Picture 1" descr="A screenshot of a video game&#10;&#10;Description automatically generated"/>
                    <pic:cNvPicPr/>
                  </pic:nvPicPr>
                  <pic:blipFill>
                    <a:blip r:embed="rId33"/>
                    <a:stretch>
                      <a:fillRect/>
                    </a:stretch>
                  </pic:blipFill>
                  <pic:spPr>
                    <a:xfrm>
                      <a:off x="0" y="0"/>
                      <a:ext cx="5731510" cy="2473960"/>
                    </a:xfrm>
                    <a:prstGeom prst="rect">
                      <a:avLst/>
                    </a:prstGeom>
                  </pic:spPr>
                </pic:pic>
              </a:graphicData>
            </a:graphic>
          </wp:inline>
        </w:drawing>
      </w:r>
    </w:p>
    <w:p w14:paraId="5ABAD5AC" w14:textId="77777777" w:rsidR="0051713A" w:rsidRDefault="0051713A" w:rsidP="00CD6897"/>
    <w:p w14:paraId="10D43C19" w14:textId="06BE4C9A" w:rsidR="0051713A" w:rsidRDefault="0051713A" w:rsidP="00CD6897">
      <w:r>
        <w:fldChar w:fldCharType="begin"/>
      </w:r>
      <w:r>
        <w:instrText xml:space="preserve"> ADDIN ZOTERO_ITEM CSL_CITATION {"citationID":"GiwmWRcl","properties":{"formattedCitation":"(Engine, no date)","plainCitation":"(Engine, no date)","noteIndex":0},"citationItems":[{"id":31,"uris":["http://zotero.org/users/local/ubNMsubV/items/MDEHQRGQ"],"itemData":{"id":31,"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3",12,5]]}}}],"schema":"https://github.com/citation-style-language/schema/raw/master/csl-citation.json"} </w:instrText>
      </w:r>
      <w:r>
        <w:fldChar w:fldCharType="separate"/>
      </w:r>
      <w:r w:rsidRPr="0051713A">
        <w:rPr>
          <w:rFonts w:ascii="Calibri" w:hAnsi="Calibri" w:cs="Calibri"/>
        </w:rPr>
        <w:t>(Engine, no date)</w:t>
      </w:r>
      <w:r>
        <w:fldChar w:fldCharType="end"/>
      </w:r>
    </w:p>
    <w:p w14:paraId="27BADF11" w14:textId="77777777" w:rsidR="0051713A" w:rsidRDefault="0051713A" w:rsidP="00CD6897"/>
    <w:p w14:paraId="40064891" w14:textId="51468F2E" w:rsidR="0051713A" w:rsidRDefault="0051713A" w:rsidP="00CD6897">
      <w:r>
        <w:t>Follow the installation instructions and once you have installed Godot, proceed to the folder path that you gave during the installation process. Once you have found the folder proceed to open up the .exe application</w:t>
      </w:r>
    </w:p>
    <w:p w14:paraId="562E52E8" w14:textId="5F0F3E6B" w:rsidR="0051713A" w:rsidRDefault="0051713A" w:rsidP="00CD6897">
      <w:r w:rsidRPr="0051713A">
        <w:drawing>
          <wp:inline distT="0" distB="0" distL="0" distR="0" wp14:anchorId="66DA6958" wp14:editId="403D5A98">
            <wp:extent cx="5731510" cy="1259205"/>
            <wp:effectExtent l="0" t="0" r="0" b="0"/>
            <wp:docPr id="10426314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631428" name="Picture 1" descr="A screenshot of a computer&#10;&#10;Description automatically generated"/>
                    <pic:cNvPicPr/>
                  </pic:nvPicPr>
                  <pic:blipFill>
                    <a:blip r:embed="rId34"/>
                    <a:stretch>
                      <a:fillRect/>
                    </a:stretch>
                  </pic:blipFill>
                  <pic:spPr>
                    <a:xfrm>
                      <a:off x="0" y="0"/>
                      <a:ext cx="5731510" cy="1259205"/>
                    </a:xfrm>
                    <a:prstGeom prst="rect">
                      <a:avLst/>
                    </a:prstGeom>
                  </pic:spPr>
                </pic:pic>
              </a:graphicData>
            </a:graphic>
          </wp:inline>
        </w:drawing>
      </w:r>
    </w:p>
    <w:p w14:paraId="0420E638" w14:textId="77777777" w:rsidR="00C20C72" w:rsidRDefault="00C20C72" w:rsidP="00CD6897"/>
    <w:p w14:paraId="35CDF05B" w14:textId="7CD0C66F" w:rsidR="00C20C72" w:rsidRDefault="00C20C72" w:rsidP="00CD6897">
      <w:r>
        <w:t>Once the application opens up, you will see something similar in accordance to the image below. navigate to the right side of the application and you should see the import button</w:t>
      </w:r>
    </w:p>
    <w:p w14:paraId="15204059" w14:textId="5585A7C2" w:rsidR="00C20C72" w:rsidRDefault="00C20C72" w:rsidP="00CD6897">
      <w:r w:rsidRPr="00C20C72">
        <w:drawing>
          <wp:inline distT="0" distB="0" distL="0" distR="0" wp14:anchorId="03819D2A" wp14:editId="40AAE9B2">
            <wp:extent cx="5731510" cy="3415665"/>
            <wp:effectExtent l="0" t="0" r="0" b="0"/>
            <wp:docPr id="124908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87863" name="Picture 1" descr="A screenshot of a computer&#10;&#10;Description automatically generated"/>
                    <pic:cNvPicPr/>
                  </pic:nvPicPr>
                  <pic:blipFill>
                    <a:blip r:embed="rId35"/>
                    <a:stretch>
                      <a:fillRect/>
                    </a:stretch>
                  </pic:blipFill>
                  <pic:spPr>
                    <a:xfrm>
                      <a:off x="0" y="0"/>
                      <a:ext cx="5731510" cy="3415665"/>
                    </a:xfrm>
                    <a:prstGeom prst="rect">
                      <a:avLst/>
                    </a:prstGeom>
                  </pic:spPr>
                </pic:pic>
              </a:graphicData>
            </a:graphic>
          </wp:inline>
        </w:drawing>
      </w:r>
    </w:p>
    <w:p w14:paraId="37C81441" w14:textId="77777777" w:rsidR="00C20C72" w:rsidRDefault="00C20C72" w:rsidP="00CD6897"/>
    <w:p w14:paraId="3C117D62" w14:textId="5C265C9F" w:rsidR="00C20C72" w:rsidRDefault="00C20C72" w:rsidP="00CD6897">
      <w:r>
        <w:t>Once that is pressed you will see the following popup box that asks you to import the project.godot. how to get the project.godot will be explained in the next section</w:t>
      </w:r>
    </w:p>
    <w:p w14:paraId="671659B4" w14:textId="05FD6A62" w:rsidR="00C20C72" w:rsidRDefault="00C20C72" w:rsidP="00CD6897">
      <w:r w:rsidRPr="00C20C72">
        <w:lastRenderedPageBreak/>
        <w:drawing>
          <wp:inline distT="0" distB="0" distL="0" distR="0" wp14:anchorId="65E6E659" wp14:editId="661FDFBD">
            <wp:extent cx="3810330" cy="1402202"/>
            <wp:effectExtent l="0" t="0" r="0" b="7620"/>
            <wp:docPr id="8158131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13102" name="Picture 1" descr="A screenshot of a computer program&#10;&#10;Description automatically generated"/>
                    <pic:cNvPicPr/>
                  </pic:nvPicPr>
                  <pic:blipFill>
                    <a:blip r:embed="rId36"/>
                    <a:stretch>
                      <a:fillRect/>
                    </a:stretch>
                  </pic:blipFill>
                  <pic:spPr>
                    <a:xfrm>
                      <a:off x="0" y="0"/>
                      <a:ext cx="3810330" cy="1402202"/>
                    </a:xfrm>
                    <a:prstGeom prst="rect">
                      <a:avLst/>
                    </a:prstGeom>
                  </pic:spPr>
                </pic:pic>
              </a:graphicData>
            </a:graphic>
          </wp:inline>
        </w:drawing>
      </w:r>
    </w:p>
    <w:p w14:paraId="5089A6CA" w14:textId="77777777" w:rsidR="00C20C72" w:rsidRDefault="00C20C72" w:rsidP="00CD6897"/>
    <w:p w14:paraId="15263EF4" w14:textId="044F5B83" w:rsidR="00C20C72" w:rsidRDefault="00C20C72" w:rsidP="00C20C72">
      <w:pPr>
        <w:pStyle w:val="Heading2"/>
      </w:pPr>
      <w:r>
        <w:t>4.2.3 Getting the project folders and importing project.godot</w:t>
      </w:r>
    </w:p>
    <w:p w14:paraId="39517911" w14:textId="06ED8A6C" w:rsidR="00C20C72" w:rsidRDefault="00C20C72" w:rsidP="00C20C72">
      <w:r>
        <w:t xml:space="preserve">To get the project.godot file you will have to download the folders that contain the project game. You will have to access the </w:t>
      </w:r>
      <w:proofErr w:type="spellStart"/>
      <w:r>
        <w:t>github</w:t>
      </w:r>
      <w:proofErr w:type="spellEnd"/>
      <w:r>
        <w:t xml:space="preserve"> and find the project. The link below takes you to the projects </w:t>
      </w:r>
      <w:proofErr w:type="spellStart"/>
      <w:r>
        <w:t>github</w:t>
      </w:r>
      <w:proofErr w:type="spellEnd"/>
    </w:p>
    <w:p w14:paraId="03422F8B" w14:textId="684A4776" w:rsidR="00C20C72" w:rsidRDefault="00C20C72" w:rsidP="00C20C72">
      <w:hyperlink r:id="rId37" w:history="1">
        <w:r w:rsidRPr="00136B6D">
          <w:rPr>
            <w:rStyle w:val="Hyperlink"/>
          </w:rPr>
          <w:t>https://github.com/C20321456/FYP</w:t>
        </w:r>
      </w:hyperlink>
    </w:p>
    <w:p w14:paraId="469375D8" w14:textId="2C59ECC2" w:rsidR="00C20C72" w:rsidRDefault="00C20C72" w:rsidP="00C20C72">
      <w:r>
        <w:fldChar w:fldCharType="begin"/>
      </w:r>
      <w:r>
        <w:instrText xml:space="preserve"> ADDIN ZOTERO_ITEM CSL_CITATION {"citationID":"235G6QOa","properties":{"formattedCitation":"(Cooper, 2023)","plainCitation":"(Cooper, 2023)","noteIndex":0},"citationItems":[{"id":33,"uris":["http://zotero.org/users/local/ubNMsubV/items/GKXIPNVP"],"itemData":{"id":33,"type":"software","abstract":"Final year project, bilateral integration in virtual reality.","genre":"GDScript","note":"original-date: 2023-10-13T14:18:44Z","source":"GitHub","title":"C20321456/FYP","URL":"https://github.com/C20321456/FYP","author":[{"family":"Cooper","given":"Michael"}],"accessed":{"date-parts":[["2023",12,5]]},"issued":{"date-parts":[["2023",11,10]]}}}],"schema":"https://github.com/citation-style-language/schema/raw/master/csl-citation.json"} </w:instrText>
      </w:r>
      <w:r>
        <w:fldChar w:fldCharType="separate"/>
      </w:r>
      <w:r w:rsidRPr="00C20C72">
        <w:rPr>
          <w:rFonts w:ascii="Calibri" w:hAnsi="Calibri" w:cs="Calibri"/>
        </w:rPr>
        <w:t>(Cooper, 2023)</w:t>
      </w:r>
      <w:r>
        <w:fldChar w:fldCharType="end"/>
      </w:r>
    </w:p>
    <w:p w14:paraId="0405CB13" w14:textId="77777777" w:rsidR="00C20C72" w:rsidRDefault="00C20C72" w:rsidP="00C20C72"/>
    <w:p w14:paraId="233F568D" w14:textId="5D2F5C1D" w:rsidR="00C20C72" w:rsidRDefault="00C20C72" w:rsidP="00C20C72">
      <w:r>
        <w:t xml:space="preserve">You then click on “&lt;&gt; Code” then you click the copy button or you can manually copy the link that is provided. </w:t>
      </w:r>
    </w:p>
    <w:p w14:paraId="05FD3144" w14:textId="22069762" w:rsidR="00C20C72" w:rsidRDefault="00C20C72" w:rsidP="00C20C72">
      <w:r w:rsidRPr="00C20C72">
        <w:drawing>
          <wp:inline distT="0" distB="0" distL="0" distR="0" wp14:anchorId="71EA5740" wp14:editId="2B368E91">
            <wp:extent cx="5731510" cy="3516630"/>
            <wp:effectExtent l="0" t="0" r="0" b="0"/>
            <wp:docPr id="11614783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78399" name="Picture 1" descr="A screenshot of a computer&#10;&#10;Description automatically generated"/>
                    <pic:cNvPicPr/>
                  </pic:nvPicPr>
                  <pic:blipFill>
                    <a:blip r:embed="rId38"/>
                    <a:stretch>
                      <a:fillRect/>
                    </a:stretch>
                  </pic:blipFill>
                  <pic:spPr>
                    <a:xfrm>
                      <a:off x="0" y="0"/>
                      <a:ext cx="5731510" cy="3516630"/>
                    </a:xfrm>
                    <a:prstGeom prst="rect">
                      <a:avLst/>
                    </a:prstGeom>
                  </pic:spPr>
                </pic:pic>
              </a:graphicData>
            </a:graphic>
          </wp:inline>
        </w:drawing>
      </w:r>
    </w:p>
    <w:p w14:paraId="461A956E" w14:textId="77777777" w:rsidR="00C20C72" w:rsidRDefault="00C20C72" w:rsidP="00C20C72"/>
    <w:p w14:paraId="263D1D8B" w14:textId="649B6D47" w:rsidR="00C20C72" w:rsidRDefault="00C20C72" w:rsidP="00C20C72">
      <w:r>
        <w:t>Then on your desktop, press shift and right click (depending on the version of windows. This works on windows 11. A simple right click might also give the option to run command prompt) and click on “open in terminal”</w:t>
      </w:r>
    </w:p>
    <w:p w14:paraId="6E2A7C2C" w14:textId="211F88F2" w:rsidR="00C20C72" w:rsidRDefault="00C20C72" w:rsidP="00C20C72">
      <w:r w:rsidRPr="00C20C72">
        <w:lastRenderedPageBreak/>
        <w:drawing>
          <wp:inline distT="0" distB="0" distL="0" distR="0" wp14:anchorId="51D582C1" wp14:editId="070613F6">
            <wp:extent cx="3033023" cy="3429297"/>
            <wp:effectExtent l="0" t="0" r="0" b="0"/>
            <wp:docPr id="1604603987" name="Picture 1" descr="A screenshot of a computer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03987" name="Picture 1" descr="A screenshot of a computer menu&#10;&#10;Description automatically generated"/>
                    <pic:cNvPicPr/>
                  </pic:nvPicPr>
                  <pic:blipFill>
                    <a:blip r:embed="rId39"/>
                    <a:stretch>
                      <a:fillRect/>
                    </a:stretch>
                  </pic:blipFill>
                  <pic:spPr>
                    <a:xfrm>
                      <a:off x="0" y="0"/>
                      <a:ext cx="3033023" cy="3429297"/>
                    </a:xfrm>
                    <a:prstGeom prst="rect">
                      <a:avLst/>
                    </a:prstGeom>
                  </pic:spPr>
                </pic:pic>
              </a:graphicData>
            </a:graphic>
          </wp:inline>
        </w:drawing>
      </w:r>
    </w:p>
    <w:p w14:paraId="059342A8" w14:textId="77777777" w:rsidR="0002594F" w:rsidRDefault="0002594F" w:rsidP="00C20C72"/>
    <w:p w14:paraId="6EC8EFE5" w14:textId="61229136" w:rsidR="0002594F" w:rsidRDefault="0002594F" w:rsidP="00C20C72">
      <w:r>
        <w:t xml:space="preserve">On the terminal or command prompt type in “git clone &lt;link to the gitrepo&gt;” you can paste the link as shown in the image below. Once you click enter it should start cloning the projects GitHub repository. </w:t>
      </w:r>
    </w:p>
    <w:p w14:paraId="35E20CB6" w14:textId="4EA803F1" w:rsidR="0002594F" w:rsidRDefault="0002594F" w:rsidP="00C20C72">
      <w:r w:rsidRPr="0002594F">
        <w:drawing>
          <wp:inline distT="0" distB="0" distL="0" distR="0" wp14:anchorId="1EAC1656" wp14:editId="43866BAA">
            <wp:extent cx="5731510" cy="3024505"/>
            <wp:effectExtent l="0" t="0" r="0" b="0"/>
            <wp:docPr id="15143847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84773" name="Picture 1" descr="A screenshot of a computer&#10;&#10;Description automatically generated"/>
                    <pic:cNvPicPr/>
                  </pic:nvPicPr>
                  <pic:blipFill>
                    <a:blip r:embed="rId40"/>
                    <a:stretch>
                      <a:fillRect/>
                    </a:stretch>
                  </pic:blipFill>
                  <pic:spPr>
                    <a:xfrm>
                      <a:off x="0" y="0"/>
                      <a:ext cx="5731510" cy="3024505"/>
                    </a:xfrm>
                    <a:prstGeom prst="rect">
                      <a:avLst/>
                    </a:prstGeom>
                  </pic:spPr>
                </pic:pic>
              </a:graphicData>
            </a:graphic>
          </wp:inline>
        </w:drawing>
      </w:r>
    </w:p>
    <w:p w14:paraId="06041C6E" w14:textId="77777777" w:rsidR="0002594F" w:rsidRDefault="0002594F" w:rsidP="00C20C72"/>
    <w:p w14:paraId="6EDCD1C3" w14:textId="23103E4D" w:rsidR="0002594F" w:rsidRDefault="0002594F" w:rsidP="0002594F">
      <w:pPr>
        <w:pStyle w:val="Heading2"/>
      </w:pPr>
      <w:r>
        <w:t>4.2.4 opening the game onto Godot.</w:t>
      </w:r>
    </w:p>
    <w:p w14:paraId="47F98875" w14:textId="04E1C170" w:rsidR="00CD6897" w:rsidRDefault="0002594F" w:rsidP="00CD6897">
      <w:r>
        <w:t>In the previous step, I talked about the pathing to project.godot. this is usually found within the folder. So once you click import on Godot you should click on browse and navigate to the .</w:t>
      </w:r>
      <w:proofErr w:type="spellStart"/>
      <w:r>
        <w:t>godot</w:t>
      </w:r>
      <w:proofErr w:type="spellEnd"/>
      <w:r>
        <w:t xml:space="preserve"> file. Once its selected click on import and edit</w:t>
      </w:r>
    </w:p>
    <w:p w14:paraId="75FF2A61" w14:textId="3065A703" w:rsidR="0002594F" w:rsidRDefault="0002594F" w:rsidP="00CD6897">
      <w:r w:rsidRPr="0002594F">
        <w:lastRenderedPageBreak/>
        <w:drawing>
          <wp:inline distT="0" distB="0" distL="0" distR="0" wp14:anchorId="46C4F981" wp14:editId="69F2A13F">
            <wp:extent cx="5731510" cy="4238625"/>
            <wp:effectExtent l="0" t="0" r="0" b="0"/>
            <wp:docPr id="6163188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18807" name="Picture 1" descr="A screenshot of a computer&#10;&#10;Description automatically generated"/>
                    <pic:cNvPicPr/>
                  </pic:nvPicPr>
                  <pic:blipFill>
                    <a:blip r:embed="rId41"/>
                    <a:stretch>
                      <a:fillRect/>
                    </a:stretch>
                  </pic:blipFill>
                  <pic:spPr>
                    <a:xfrm>
                      <a:off x="0" y="0"/>
                      <a:ext cx="5731510" cy="4238625"/>
                    </a:xfrm>
                    <a:prstGeom prst="rect">
                      <a:avLst/>
                    </a:prstGeom>
                  </pic:spPr>
                </pic:pic>
              </a:graphicData>
            </a:graphic>
          </wp:inline>
        </w:drawing>
      </w:r>
    </w:p>
    <w:p w14:paraId="556A4C5E" w14:textId="77777777" w:rsidR="0002594F" w:rsidRDefault="0002594F" w:rsidP="00CD6897"/>
    <w:p w14:paraId="34268224" w14:textId="26EBC7CD" w:rsidR="0002594F" w:rsidRDefault="0002594F" w:rsidP="00CD6897">
      <w:r>
        <w:t xml:space="preserve">When Godot opens, navigate to the bottom left of the game engine. double click on </w:t>
      </w:r>
      <w:proofErr w:type="spellStart"/>
      <w:r>
        <w:t>demo_staging.tscn</w:t>
      </w:r>
      <w:proofErr w:type="spellEnd"/>
      <w:r>
        <w:t xml:space="preserve"> and that should load up the main scene on </w:t>
      </w:r>
      <w:r w:rsidR="00E106F8">
        <w:t>Godot</w:t>
      </w:r>
      <w:r>
        <w:t>. When it does click on</w:t>
      </w:r>
      <w:r w:rsidR="00E106F8">
        <w:t xml:space="preserve"> “Run current scene”. The icon should look like this. </w:t>
      </w:r>
      <w:r w:rsidR="00E106F8" w:rsidRPr="00E106F8">
        <w:drawing>
          <wp:inline distT="0" distB="0" distL="0" distR="0" wp14:anchorId="6A12B4F0" wp14:editId="6AB458FD">
            <wp:extent cx="190517" cy="182896"/>
            <wp:effectExtent l="0" t="0" r="0" b="7620"/>
            <wp:docPr id="178373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34685" name=""/>
                    <pic:cNvPicPr/>
                  </pic:nvPicPr>
                  <pic:blipFill>
                    <a:blip r:embed="rId42"/>
                    <a:stretch>
                      <a:fillRect/>
                    </a:stretch>
                  </pic:blipFill>
                  <pic:spPr>
                    <a:xfrm>
                      <a:off x="0" y="0"/>
                      <a:ext cx="190517" cy="182896"/>
                    </a:xfrm>
                    <a:prstGeom prst="rect">
                      <a:avLst/>
                    </a:prstGeom>
                  </pic:spPr>
                </pic:pic>
              </a:graphicData>
            </a:graphic>
          </wp:inline>
        </w:drawing>
      </w:r>
    </w:p>
    <w:p w14:paraId="5F9FA7D0" w14:textId="75B71C25" w:rsidR="0002594F" w:rsidRDefault="0002594F" w:rsidP="00CD6897">
      <w:r w:rsidRPr="0002594F">
        <w:lastRenderedPageBreak/>
        <w:drawing>
          <wp:inline distT="0" distB="0" distL="0" distR="0" wp14:anchorId="6F5F5952" wp14:editId="37F28285">
            <wp:extent cx="2156647" cy="3612193"/>
            <wp:effectExtent l="0" t="0" r="0" b="7620"/>
            <wp:docPr id="8008189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818924" name="Picture 1" descr="A screenshot of a computer&#10;&#10;Description automatically generated"/>
                    <pic:cNvPicPr/>
                  </pic:nvPicPr>
                  <pic:blipFill>
                    <a:blip r:embed="rId43"/>
                    <a:stretch>
                      <a:fillRect/>
                    </a:stretch>
                  </pic:blipFill>
                  <pic:spPr>
                    <a:xfrm>
                      <a:off x="0" y="0"/>
                      <a:ext cx="2156647" cy="3612193"/>
                    </a:xfrm>
                    <a:prstGeom prst="rect">
                      <a:avLst/>
                    </a:prstGeom>
                  </pic:spPr>
                </pic:pic>
              </a:graphicData>
            </a:graphic>
          </wp:inline>
        </w:drawing>
      </w:r>
      <w:r w:rsidR="00E106F8" w:rsidRPr="00E106F8">
        <w:drawing>
          <wp:inline distT="0" distB="0" distL="0" distR="0" wp14:anchorId="0CBFB4F3" wp14:editId="318D8B58">
            <wp:extent cx="2133785" cy="800169"/>
            <wp:effectExtent l="0" t="0" r="0" b="0"/>
            <wp:docPr id="1734739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73902" name="Picture 1" descr="A screenshot of a computer&#10;&#10;Description automatically generated"/>
                    <pic:cNvPicPr/>
                  </pic:nvPicPr>
                  <pic:blipFill>
                    <a:blip r:embed="rId44"/>
                    <a:stretch>
                      <a:fillRect/>
                    </a:stretch>
                  </pic:blipFill>
                  <pic:spPr>
                    <a:xfrm>
                      <a:off x="0" y="0"/>
                      <a:ext cx="2133785" cy="800169"/>
                    </a:xfrm>
                    <a:prstGeom prst="rect">
                      <a:avLst/>
                    </a:prstGeom>
                  </pic:spPr>
                </pic:pic>
              </a:graphicData>
            </a:graphic>
          </wp:inline>
        </w:drawing>
      </w:r>
    </w:p>
    <w:p w14:paraId="062B36B8" w14:textId="77777777" w:rsidR="00E106F8" w:rsidRDefault="00E106F8" w:rsidP="00CD6897"/>
    <w:p w14:paraId="7DA77B69" w14:textId="31DC59E0" w:rsidR="00E106F8" w:rsidRPr="00CD6897" w:rsidRDefault="00E106F8" w:rsidP="00CD6897">
      <w:r>
        <w:t xml:space="preserve">Note: make sure that the headset is first plugged into the laptop/PC before running the game as the game needs to detect the headset so it can function as intended. </w:t>
      </w:r>
    </w:p>
    <w:p w14:paraId="0A81CC35" w14:textId="77777777" w:rsidR="007B63DE" w:rsidRDefault="007B63DE" w:rsidP="009B697E">
      <w:pPr>
        <w:pStyle w:val="Heading2"/>
      </w:pPr>
    </w:p>
    <w:p w14:paraId="3083B7AA" w14:textId="58996CD4" w:rsidR="009B697E" w:rsidRDefault="00442885" w:rsidP="009B697E">
      <w:pPr>
        <w:pStyle w:val="Heading2"/>
      </w:pPr>
      <w:bookmarkStart w:id="21" w:name="_Toc119925936"/>
      <w:r>
        <w:t>4</w:t>
      </w:r>
      <w:r w:rsidR="009B697E">
        <w:t>.3.</w:t>
      </w:r>
      <w:r w:rsidR="00966B91">
        <w:t>1</w:t>
      </w:r>
      <w:r w:rsidR="009B697E">
        <w:t xml:space="preserve"> </w:t>
      </w:r>
      <w:r>
        <w:tab/>
      </w:r>
      <w:r w:rsidR="00604B8B">
        <w:t>Plan for</w:t>
      </w:r>
      <w:r w:rsidR="009B697E">
        <w:t xml:space="preserve"> Evaluation</w:t>
      </w:r>
      <w:bookmarkEnd w:id="21"/>
    </w:p>
    <w:p w14:paraId="02DDB72D" w14:textId="60A12A14" w:rsidR="00966B91" w:rsidRPr="00966B91" w:rsidRDefault="00966B91" w:rsidP="00966B91">
      <w:r>
        <w:t xml:space="preserve">The plan of evaluation will revolve around the project being tested out first. Then the therapist or the teacher in charge of teaching the kids will provide me with necessary feedback since anything that they say will have to be assessed and if any problems occur will have to be fixed, since an uncomfortable virtual world isn’t a fun world. With the feedback that I will get, I will work on fixing out the game in order to satisfy my target audience. </w:t>
      </w:r>
    </w:p>
    <w:p w14:paraId="4829C741" w14:textId="77777777" w:rsidR="007B63DE" w:rsidRDefault="007B63DE" w:rsidP="009B697E">
      <w:pPr>
        <w:pStyle w:val="Heading2"/>
      </w:pPr>
    </w:p>
    <w:p w14:paraId="05CDE1EF" w14:textId="294531FF" w:rsidR="009B697E" w:rsidRDefault="00442885" w:rsidP="009B697E">
      <w:pPr>
        <w:pStyle w:val="Heading2"/>
      </w:pPr>
      <w:bookmarkStart w:id="22" w:name="_Toc119925937"/>
      <w:r>
        <w:t>4</w:t>
      </w:r>
      <w:r w:rsidR="002159FA">
        <w:t>.4.</w:t>
      </w:r>
      <w:r w:rsidR="009B697E">
        <w:t xml:space="preserve"> </w:t>
      </w:r>
      <w:r>
        <w:tab/>
      </w:r>
      <w:r w:rsidR="009B697E">
        <w:t>Conclusions</w:t>
      </w:r>
      <w:bookmarkEnd w:id="22"/>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3" w:name="_Toc119925938"/>
      <w:r>
        <w:lastRenderedPageBreak/>
        <w:t>5. Prototype Development</w:t>
      </w:r>
      <w:bookmarkEnd w:id="23"/>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4" w:name="_Toc119925939"/>
      <w:r>
        <w:t xml:space="preserve">5.1. </w:t>
      </w:r>
      <w:r>
        <w:tab/>
        <w:t>Introduction</w:t>
      </w:r>
      <w:bookmarkEnd w:id="24"/>
    </w:p>
    <w:p w14:paraId="42F78561" w14:textId="77777777" w:rsidR="00442885" w:rsidRPr="007B63DE" w:rsidRDefault="00442885" w:rsidP="00442885"/>
    <w:p w14:paraId="2CC4AB3D" w14:textId="1A6A3B91" w:rsidR="00442885" w:rsidRDefault="00442885" w:rsidP="00442885">
      <w:pPr>
        <w:pStyle w:val="Heading2"/>
      </w:pPr>
      <w:bookmarkStart w:id="25" w:name="_Toc119925940"/>
      <w:r>
        <w:t xml:space="preserve">5.2. </w:t>
      </w:r>
      <w:r>
        <w:tab/>
        <w:t>Prototype Development</w:t>
      </w:r>
      <w:bookmarkEnd w:id="25"/>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6" w:name="_Toc119925941"/>
      <w:r>
        <w:t>5.</w:t>
      </w:r>
      <w:r w:rsidR="00BF313E">
        <w:t>3</w:t>
      </w:r>
      <w:r>
        <w:t xml:space="preserve">. </w:t>
      </w:r>
      <w:r>
        <w:tab/>
        <w:t>Other Sections</w:t>
      </w:r>
      <w:bookmarkEnd w:id="26"/>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27" w:name="_Toc119925942"/>
      <w:r>
        <w:t>5.</w:t>
      </w:r>
      <w:r w:rsidR="00BF313E">
        <w:t>4</w:t>
      </w:r>
      <w:r>
        <w:t xml:space="preserve">. </w:t>
      </w:r>
      <w:r>
        <w:tab/>
        <w:t>Conclusions</w:t>
      </w:r>
      <w:bookmarkEnd w:id="27"/>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28" w:name="_Toc119925943"/>
      <w:r>
        <w:lastRenderedPageBreak/>
        <w:t xml:space="preserve">6. </w:t>
      </w:r>
      <w:r w:rsidR="00604B8B">
        <w:t>Issues</w:t>
      </w:r>
      <w:r>
        <w:t xml:space="preserve"> and Future Work</w:t>
      </w:r>
      <w:bookmarkEnd w:id="28"/>
    </w:p>
    <w:p w14:paraId="6DA0F7D1" w14:textId="77777777" w:rsidR="00F77FE7" w:rsidRDefault="00F77FE7" w:rsidP="00F77FE7"/>
    <w:p w14:paraId="1D4AB255" w14:textId="04905D58" w:rsidR="009B697E" w:rsidRDefault="009B697E" w:rsidP="009B697E">
      <w:pPr>
        <w:pStyle w:val="Heading2"/>
      </w:pPr>
      <w:bookmarkStart w:id="29" w:name="_Toc119925944"/>
      <w:r>
        <w:t xml:space="preserve">6.1. </w:t>
      </w:r>
      <w:r w:rsidR="00442885">
        <w:tab/>
      </w:r>
      <w:r>
        <w:t>Introduction</w:t>
      </w:r>
      <w:bookmarkEnd w:id="29"/>
    </w:p>
    <w:p w14:paraId="55A830AF" w14:textId="77777777" w:rsidR="007B63DE" w:rsidRPr="007B63DE" w:rsidRDefault="007B63DE" w:rsidP="007B63DE"/>
    <w:p w14:paraId="30608031" w14:textId="3159AE78" w:rsidR="009B697E" w:rsidRDefault="009B697E" w:rsidP="009B697E">
      <w:pPr>
        <w:pStyle w:val="Heading2"/>
      </w:pPr>
      <w:bookmarkStart w:id="30" w:name="_Toc119925945"/>
      <w:r>
        <w:t xml:space="preserve">6.2. </w:t>
      </w:r>
      <w:r w:rsidR="00442885">
        <w:tab/>
      </w:r>
      <w:r w:rsidR="00604B8B">
        <w:t>Issues and Risks</w:t>
      </w:r>
      <w:bookmarkEnd w:id="30"/>
    </w:p>
    <w:p w14:paraId="0122B0BF" w14:textId="77777777" w:rsidR="007B63DE" w:rsidRDefault="007B63DE" w:rsidP="009B697E">
      <w:pPr>
        <w:pStyle w:val="Heading2"/>
      </w:pPr>
    </w:p>
    <w:p w14:paraId="2AE333CE" w14:textId="5886FF98" w:rsidR="00536DA2" w:rsidRDefault="009B697E" w:rsidP="009B697E">
      <w:pPr>
        <w:pStyle w:val="Heading2"/>
      </w:pPr>
      <w:bookmarkStart w:id="31" w:name="_Toc119925946"/>
      <w:r>
        <w:t xml:space="preserve">6.3. </w:t>
      </w:r>
      <w:r w:rsidR="00442885">
        <w:tab/>
      </w:r>
      <w:r w:rsidR="00604B8B">
        <w:t>Plans and Future Work</w:t>
      </w:r>
      <w:bookmarkEnd w:id="31"/>
    </w:p>
    <w:p w14:paraId="694723F3" w14:textId="77777777" w:rsidR="00604B8B" w:rsidRDefault="00604B8B" w:rsidP="00604B8B"/>
    <w:p w14:paraId="693B1CDF" w14:textId="4E08476E" w:rsidR="00604B8B" w:rsidRPr="00604B8B" w:rsidRDefault="00604B8B" w:rsidP="00604B8B">
      <w:pPr>
        <w:pStyle w:val="Heading3"/>
      </w:pPr>
      <w:bookmarkStart w:id="32" w:name="_Toc119925947"/>
      <w:r>
        <w:t xml:space="preserve">6.3.1. </w:t>
      </w:r>
      <w:r w:rsidR="00442885">
        <w:tab/>
      </w:r>
      <w:r>
        <w:t>GANTT Chart</w:t>
      </w:r>
      <w:bookmarkEnd w:id="32"/>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33" w:name="_Toc119925948"/>
      <w:r>
        <w:lastRenderedPageBreak/>
        <w:t>Bibliography</w:t>
      </w:r>
      <w:bookmarkEnd w:id="33"/>
    </w:p>
    <w:p w14:paraId="14E282AC" w14:textId="77777777" w:rsidR="00C20C72" w:rsidRPr="00C20C72" w:rsidRDefault="00CE57A3" w:rsidP="00C20C72">
      <w:pPr>
        <w:pStyle w:val="Bibliography"/>
        <w:rPr>
          <w:rFonts w:ascii="Calibri" w:hAnsi="Calibri" w:cs="Calibri"/>
        </w:rPr>
      </w:pPr>
      <w:r>
        <w:fldChar w:fldCharType="begin"/>
      </w:r>
      <w:r w:rsidR="00C20C72">
        <w:instrText xml:space="preserve"> ADDIN ZOTERO_BIBL {"uncited":[],"omitted":[],"custom":[]} CSL_BIBLIOGRAPHY </w:instrText>
      </w:r>
      <w:r>
        <w:fldChar w:fldCharType="separate"/>
      </w:r>
      <w:r w:rsidR="00C20C72" w:rsidRPr="00C20C72">
        <w:rPr>
          <w:rFonts w:ascii="Calibri" w:hAnsi="Calibri" w:cs="Calibri"/>
        </w:rPr>
        <w:t xml:space="preserve">‘About Amelia Virtual Care | VR Software for Mental Health’ (no date) </w:t>
      </w:r>
      <w:r w:rsidR="00C20C72" w:rsidRPr="00C20C72">
        <w:rPr>
          <w:rFonts w:ascii="Calibri" w:hAnsi="Calibri" w:cs="Calibri"/>
          <w:i/>
          <w:iCs/>
        </w:rPr>
        <w:t>Amelia Virtual Care</w:t>
      </w:r>
      <w:r w:rsidR="00C20C72" w:rsidRPr="00C20C72">
        <w:rPr>
          <w:rFonts w:ascii="Calibri" w:hAnsi="Calibri" w:cs="Calibri"/>
        </w:rPr>
        <w:t>. Available at: https://ameliavirtualcare.com/about-us/ (Accessed: 21 November 2023).</w:t>
      </w:r>
    </w:p>
    <w:p w14:paraId="50BBCCC3" w14:textId="77777777" w:rsidR="00C20C72" w:rsidRPr="00C20C72" w:rsidRDefault="00C20C72" w:rsidP="00C20C72">
      <w:pPr>
        <w:pStyle w:val="Bibliography"/>
        <w:rPr>
          <w:rFonts w:ascii="Calibri" w:hAnsi="Calibri" w:cs="Calibri"/>
        </w:rPr>
      </w:pPr>
      <w:r w:rsidRPr="00C20C72">
        <w:rPr>
          <w:rFonts w:ascii="Calibri" w:hAnsi="Calibri" w:cs="Calibri"/>
          <w:i/>
          <w:iCs/>
        </w:rPr>
        <w:t xml:space="preserve">Agile Methodology I Official Trainings - </w:t>
      </w:r>
      <w:proofErr w:type="spellStart"/>
      <w:r w:rsidRPr="00C20C72">
        <w:rPr>
          <w:rFonts w:ascii="Calibri" w:hAnsi="Calibri" w:cs="Calibri"/>
          <w:i/>
          <w:iCs/>
        </w:rPr>
        <w:t>InterQuality</w:t>
      </w:r>
      <w:proofErr w:type="spellEnd"/>
      <w:r w:rsidRPr="00C20C72">
        <w:rPr>
          <w:rFonts w:ascii="Calibri" w:hAnsi="Calibri" w:cs="Calibri"/>
        </w:rPr>
        <w:t xml:space="preserve"> (no date). Available at: https://interqualitybg.com/en/resources/scrum-and-agile-resources/agile-methodology (Accessed: 5 December 2023).</w:t>
      </w:r>
    </w:p>
    <w:p w14:paraId="4FAB2B3B" w14:textId="77777777" w:rsidR="00C20C72" w:rsidRPr="00C20C72" w:rsidRDefault="00C20C72" w:rsidP="00C20C72">
      <w:pPr>
        <w:pStyle w:val="Bibliography"/>
        <w:rPr>
          <w:rFonts w:ascii="Calibri" w:hAnsi="Calibri" w:cs="Calibri"/>
        </w:rPr>
      </w:pPr>
      <w:proofErr w:type="spellStart"/>
      <w:r w:rsidRPr="00C20C72">
        <w:rPr>
          <w:rFonts w:ascii="Calibri" w:hAnsi="Calibri" w:cs="Calibri"/>
          <w:i/>
          <w:iCs/>
        </w:rPr>
        <w:t>AudioStreamPlayer</w:t>
      </w:r>
      <w:proofErr w:type="spellEnd"/>
      <w:r w:rsidRPr="00C20C72">
        <w:rPr>
          <w:rFonts w:ascii="Calibri" w:hAnsi="Calibri" w:cs="Calibri"/>
        </w:rPr>
        <w:t xml:space="preserve"> (no date) </w:t>
      </w:r>
      <w:r w:rsidRPr="00C20C72">
        <w:rPr>
          <w:rFonts w:ascii="Calibri" w:hAnsi="Calibri" w:cs="Calibri"/>
          <w:i/>
          <w:iCs/>
        </w:rPr>
        <w:t>Godot Engine documentation</w:t>
      </w:r>
      <w:r w:rsidRPr="00C20C72">
        <w:rPr>
          <w:rFonts w:ascii="Calibri" w:hAnsi="Calibri" w:cs="Calibri"/>
        </w:rPr>
        <w:t>. Available at: https://docs.godotengine.org/en/stable/classes/classes/class_audiostreamplayer.html (Accessed: 5 December 2023).</w:t>
      </w:r>
    </w:p>
    <w:p w14:paraId="74A660D4" w14:textId="77777777" w:rsidR="00C20C72" w:rsidRPr="00C20C72" w:rsidRDefault="00C20C72" w:rsidP="00C20C72">
      <w:pPr>
        <w:pStyle w:val="Bibliography"/>
        <w:rPr>
          <w:rFonts w:ascii="Calibri" w:hAnsi="Calibri" w:cs="Calibri"/>
        </w:rPr>
      </w:pPr>
      <w:r w:rsidRPr="00C20C72">
        <w:rPr>
          <w:rFonts w:ascii="Calibri" w:hAnsi="Calibri" w:cs="Calibri"/>
        </w:rPr>
        <w:t xml:space="preserve">Beck, C. (2022) ‘Bilateral Integration’, </w:t>
      </w:r>
      <w:r w:rsidRPr="00C20C72">
        <w:rPr>
          <w:rFonts w:ascii="Calibri" w:hAnsi="Calibri" w:cs="Calibri"/>
          <w:i/>
          <w:iCs/>
        </w:rPr>
        <w:t>The OT Toolbox</w:t>
      </w:r>
      <w:r w:rsidRPr="00C20C72">
        <w:rPr>
          <w:rFonts w:ascii="Calibri" w:hAnsi="Calibri" w:cs="Calibri"/>
        </w:rPr>
        <w:t>, 15 September. Available at: https://www.theottoolbox.com/bilateral-integration/ (Accessed: 21 November 2023).</w:t>
      </w:r>
    </w:p>
    <w:p w14:paraId="2DDDA286" w14:textId="77777777" w:rsidR="00C20C72" w:rsidRPr="00C20C72" w:rsidRDefault="00C20C72" w:rsidP="00C20C72">
      <w:pPr>
        <w:pStyle w:val="Bibliography"/>
        <w:rPr>
          <w:rFonts w:ascii="Calibri" w:hAnsi="Calibri" w:cs="Calibri"/>
        </w:rPr>
      </w:pPr>
      <w:r w:rsidRPr="00C20C72">
        <w:rPr>
          <w:rFonts w:ascii="Calibri" w:hAnsi="Calibri" w:cs="Calibri"/>
        </w:rPr>
        <w:t>Cooper, M. (2023) ‘C20321456/FYP’. Available at: https://github.com/C20321456/FYP (Accessed: 5 December 2023).</w:t>
      </w:r>
    </w:p>
    <w:p w14:paraId="2AB0ABBF" w14:textId="77777777" w:rsidR="00C20C72" w:rsidRPr="00C20C72" w:rsidRDefault="00C20C72" w:rsidP="00C20C72">
      <w:pPr>
        <w:pStyle w:val="Bibliography"/>
        <w:rPr>
          <w:rFonts w:ascii="Calibri" w:hAnsi="Calibri" w:cs="Calibri"/>
        </w:rPr>
      </w:pPr>
      <w:r w:rsidRPr="00C20C72">
        <w:rPr>
          <w:rFonts w:ascii="Calibri" w:hAnsi="Calibri" w:cs="Calibri"/>
        </w:rPr>
        <w:t xml:space="preserve">Engine, G. (no date) </w:t>
      </w:r>
      <w:r w:rsidRPr="00C20C72">
        <w:rPr>
          <w:rFonts w:ascii="Calibri" w:hAnsi="Calibri" w:cs="Calibri"/>
          <w:i/>
          <w:iCs/>
        </w:rPr>
        <w:t>Godot Engine - Free and open source 2D and 3D game engine</w:t>
      </w:r>
      <w:r w:rsidRPr="00C20C72">
        <w:rPr>
          <w:rFonts w:ascii="Calibri" w:hAnsi="Calibri" w:cs="Calibri"/>
        </w:rPr>
        <w:t xml:space="preserve">, </w:t>
      </w:r>
      <w:r w:rsidRPr="00C20C72">
        <w:rPr>
          <w:rFonts w:ascii="Calibri" w:hAnsi="Calibri" w:cs="Calibri"/>
          <w:i/>
          <w:iCs/>
        </w:rPr>
        <w:t>Godot Engine</w:t>
      </w:r>
      <w:r w:rsidRPr="00C20C72">
        <w:rPr>
          <w:rFonts w:ascii="Calibri" w:hAnsi="Calibri" w:cs="Calibri"/>
        </w:rPr>
        <w:t>. Available at: https://godotengine.org/ (Accessed: 5 December 2023).</w:t>
      </w:r>
    </w:p>
    <w:p w14:paraId="56B999A6" w14:textId="77777777" w:rsidR="00C20C72" w:rsidRPr="00C20C72" w:rsidRDefault="00C20C72" w:rsidP="00C20C72">
      <w:pPr>
        <w:pStyle w:val="Bibliography"/>
        <w:rPr>
          <w:rFonts w:ascii="Calibri" w:hAnsi="Calibri" w:cs="Calibri"/>
        </w:rPr>
      </w:pPr>
      <w:r w:rsidRPr="00C20C72">
        <w:rPr>
          <w:rFonts w:ascii="Calibri" w:hAnsi="Calibri" w:cs="Calibri"/>
          <w:i/>
          <w:iCs/>
        </w:rPr>
        <w:t>GDScript reference</w:t>
      </w:r>
      <w:r w:rsidRPr="00C20C72">
        <w:rPr>
          <w:rFonts w:ascii="Calibri" w:hAnsi="Calibri" w:cs="Calibri"/>
        </w:rPr>
        <w:t xml:space="preserve"> (no date) </w:t>
      </w:r>
      <w:r w:rsidRPr="00C20C72">
        <w:rPr>
          <w:rFonts w:ascii="Calibri" w:hAnsi="Calibri" w:cs="Calibri"/>
          <w:i/>
          <w:iCs/>
        </w:rPr>
        <w:t>Godot Engine documentation</w:t>
      </w:r>
      <w:r w:rsidRPr="00C20C72">
        <w:rPr>
          <w:rFonts w:ascii="Calibri" w:hAnsi="Calibri" w:cs="Calibri"/>
        </w:rPr>
        <w:t>. Available at: https://docs.godotengine.org/en/stable/tutorials/scripting/gdscript/tutorials/scripting/gdscript/gdscript_basics.html (Accessed: 5 December 2023).</w:t>
      </w:r>
    </w:p>
    <w:p w14:paraId="29485849" w14:textId="77777777" w:rsidR="00C20C72" w:rsidRPr="00C20C72" w:rsidRDefault="00C20C72" w:rsidP="00C20C72">
      <w:pPr>
        <w:pStyle w:val="Bibliography"/>
        <w:rPr>
          <w:rFonts w:ascii="Calibri" w:hAnsi="Calibri" w:cs="Calibri"/>
        </w:rPr>
      </w:pPr>
      <w:r w:rsidRPr="00C20C72">
        <w:rPr>
          <w:rFonts w:ascii="Calibri" w:hAnsi="Calibri" w:cs="Calibri"/>
          <w:i/>
          <w:iCs/>
        </w:rPr>
        <w:t>Infographic: Meta Leads the Way in VR Headsets</w:t>
      </w:r>
      <w:r w:rsidRPr="00C20C72">
        <w:rPr>
          <w:rFonts w:ascii="Calibri" w:hAnsi="Calibri" w:cs="Calibri"/>
        </w:rPr>
        <w:t xml:space="preserve"> (2023) </w:t>
      </w:r>
      <w:r w:rsidRPr="00C20C72">
        <w:rPr>
          <w:rFonts w:ascii="Calibri" w:hAnsi="Calibri" w:cs="Calibri"/>
          <w:i/>
          <w:iCs/>
        </w:rPr>
        <w:t>Statista Daily Data</w:t>
      </w:r>
      <w:r w:rsidRPr="00C20C72">
        <w:rPr>
          <w:rFonts w:ascii="Calibri" w:hAnsi="Calibri" w:cs="Calibri"/>
        </w:rPr>
        <w:t>. Available at: https://www.statista.com/chart/29398/vr-headset-kpis (Accessed: 5 December 2023).</w:t>
      </w:r>
    </w:p>
    <w:p w14:paraId="576FC056" w14:textId="77777777" w:rsidR="00C20C72" w:rsidRPr="00C20C72" w:rsidRDefault="00C20C72" w:rsidP="00C20C72">
      <w:pPr>
        <w:pStyle w:val="Bibliography"/>
        <w:rPr>
          <w:rFonts w:ascii="Calibri" w:hAnsi="Calibri" w:cs="Calibri"/>
        </w:rPr>
      </w:pPr>
      <w:r w:rsidRPr="00C20C72">
        <w:rPr>
          <w:rFonts w:ascii="Calibri" w:hAnsi="Calibri" w:cs="Calibri"/>
          <w:i/>
          <w:iCs/>
        </w:rPr>
        <w:t>Introducing XR tools</w:t>
      </w:r>
      <w:r w:rsidRPr="00C20C72">
        <w:rPr>
          <w:rFonts w:ascii="Calibri" w:hAnsi="Calibri" w:cs="Calibri"/>
        </w:rPr>
        <w:t xml:space="preserve"> (no date) </w:t>
      </w:r>
      <w:r w:rsidRPr="00C20C72">
        <w:rPr>
          <w:rFonts w:ascii="Calibri" w:hAnsi="Calibri" w:cs="Calibri"/>
          <w:i/>
          <w:iCs/>
        </w:rPr>
        <w:t>Godot Engine documentation</w:t>
      </w:r>
      <w:r w:rsidRPr="00C20C72">
        <w:rPr>
          <w:rFonts w:ascii="Calibri" w:hAnsi="Calibri" w:cs="Calibri"/>
        </w:rPr>
        <w:t>. Available at: https://docs.godotengine.org/en/stable/tutorials/xr/tutorials/xr/introducing_xr_tools.html (Accessed: 5 December 2023).</w:t>
      </w:r>
    </w:p>
    <w:p w14:paraId="75327895" w14:textId="77777777" w:rsidR="00C20C72" w:rsidRPr="00C20C72" w:rsidRDefault="00C20C72" w:rsidP="00C20C72">
      <w:pPr>
        <w:pStyle w:val="Bibliography"/>
        <w:rPr>
          <w:rFonts w:ascii="Calibri" w:hAnsi="Calibri" w:cs="Calibri"/>
        </w:rPr>
      </w:pPr>
      <w:r w:rsidRPr="00C20C72">
        <w:rPr>
          <w:rFonts w:ascii="Calibri" w:hAnsi="Calibri" w:cs="Calibri"/>
          <w:i/>
          <w:iCs/>
        </w:rPr>
        <w:t>Introduction to Godot</w:t>
      </w:r>
      <w:r w:rsidRPr="00C20C72">
        <w:rPr>
          <w:rFonts w:ascii="Calibri" w:hAnsi="Calibri" w:cs="Calibri"/>
        </w:rPr>
        <w:t xml:space="preserve"> (no date) </w:t>
      </w:r>
      <w:r w:rsidRPr="00C20C72">
        <w:rPr>
          <w:rFonts w:ascii="Calibri" w:hAnsi="Calibri" w:cs="Calibri"/>
          <w:i/>
          <w:iCs/>
        </w:rPr>
        <w:t>Godot Engine documentation</w:t>
      </w:r>
      <w:r w:rsidRPr="00C20C72">
        <w:rPr>
          <w:rFonts w:ascii="Calibri" w:hAnsi="Calibri" w:cs="Calibri"/>
        </w:rPr>
        <w:t>. Available at: https://docs.godotengine.org/en/stable/getting_started/introduction/getting_started/introduction/introduction_to_godot.html (Accessed: 21 November 2023).</w:t>
      </w:r>
    </w:p>
    <w:p w14:paraId="2C48E810" w14:textId="77777777" w:rsidR="00C20C72" w:rsidRPr="00C20C72" w:rsidRDefault="00C20C72" w:rsidP="00C20C72">
      <w:pPr>
        <w:pStyle w:val="Bibliography"/>
        <w:rPr>
          <w:rFonts w:ascii="Calibri" w:hAnsi="Calibri" w:cs="Calibri"/>
        </w:rPr>
      </w:pPr>
      <w:proofErr w:type="spellStart"/>
      <w:r w:rsidRPr="00C20C72">
        <w:rPr>
          <w:rFonts w:ascii="Calibri" w:hAnsi="Calibri" w:cs="Calibri"/>
        </w:rPr>
        <w:t>L’Italien</w:t>
      </w:r>
      <w:proofErr w:type="spellEnd"/>
      <w:r w:rsidRPr="00C20C72">
        <w:rPr>
          <w:rFonts w:ascii="Calibri" w:hAnsi="Calibri" w:cs="Calibri"/>
        </w:rPr>
        <w:t xml:space="preserve">, R. (no date) </w:t>
      </w:r>
      <w:r w:rsidRPr="00C20C72">
        <w:rPr>
          <w:rFonts w:ascii="Calibri" w:hAnsi="Calibri" w:cs="Calibri"/>
          <w:i/>
          <w:iCs/>
        </w:rPr>
        <w:t>What Is Unreal Engine 5 | Perforce</w:t>
      </w:r>
      <w:r w:rsidRPr="00C20C72">
        <w:rPr>
          <w:rFonts w:ascii="Calibri" w:hAnsi="Calibri" w:cs="Calibri"/>
        </w:rPr>
        <w:t>. Available at: https://www.perforce.com/blog/vcs/unreal-engine-5 (Accessed: 5 December 2023).</w:t>
      </w:r>
    </w:p>
    <w:p w14:paraId="03FB7213" w14:textId="77777777" w:rsidR="00C20C72" w:rsidRPr="00C20C72" w:rsidRDefault="00C20C72" w:rsidP="00C20C72">
      <w:pPr>
        <w:pStyle w:val="Bibliography"/>
        <w:rPr>
          <w:rFonts w:ascii="Calibri" w:hAnsi="Calibri" w:cs="Calibri"/>
        </w:rPr>
      </w:pPr>
      <w:r w:rsidRPr="00C20C72">
        <w:rPr>
          <w:rFonts w:ascii="Calibri" w:hAnsi="Calibri" w:cs="Calibri"/>
          <w:i/>
          <w:iCs/>
        </w:rPr>
        <w:t>Meta Quest 3: New mixed reality VR headset – Shop now</w:t>
      </w:r>
      <w:r w:rsidRPr="00C20C72">
        <w:rPr>
          <w:rFonts w:ascii="Calibri" w:hAnsi="Calibri" w:cs="Calibri"/>
        </w:rPr>
        <w:t xml:space="preserve"> (no date). Available at: https://www.meta.com/ie/quest/quest-3/ (Accessed: 5 December 2023).</w:t>
      </w:r>
    </w:p>
    <w:p w14:paraId="60540896" w14:textId="77777777" w:rsidR="00C20C72" w:rsidRPr="00C20C72" w:rsidRDefault="00C20C72" w:rsidP="00C20C72">
      <w:pPr>
        <w:pStyle w:val="Bibliography"/>
        <w:rPr>
          <w:rFonts w:ascii="Calibri" w:hAnsi="Calibri" w:cs="Calibri"/>
        </w:rPr>
      </w:pPr>
      <w:r w:rsidRPr="00C20C72">
        <w:rPr>
          <w:rFonts w:ascii="Calibri" w:hAnsi="Calibri" w:cs="Calibri"/>
          <w:i/>
          <w:iCs/>
        </w:rPr>
        <w:t>Waterfall Methodology – Ultimate Guide</w:t>
      </w:r>
      <w:r w:rsidRPr="00C20C72">
        <w:rPr>
          <w:rFonts w:ascii="Calibri" w:hAnsi="Calibri" w:cs="Calibri"/>
        </w:rPr>
        <w:t xml:space="preserve"> (2022). Available at: https://management.org/waterfall-methodology (Accessed: 5 December 2023).</w:t>
      </w:r>
    </w:p>
    <w:p w14:paraId="12DA397D" w14:textId="77777777" w:rsidR="00C20C72" w:rsidRPr="00C20C72" w:rsidRDefault="00C20C72" w:rsidP="00C20C72">
      <w:pPr>
        <w:pStyle w:val="Bibliography"/>
        <w:rPr>
          <w:rFonts w:ascii="Calibri" w:hAnsi="Calibri" w:cs="Calibri"/>
        </w:rPr>
      </w:pPr>
      <w:r w:rsidRPr="00C20C72">
        <w:rPr>
          <w:rFonts w:ascii="Calibri" w:hAnsi="Calibri" w:cs="Calibri"/>
          <w:i/>
          <w:iCs/>
        </w:rPr>
        <w:t>What Is a Software Development Methodology? (With 11 Types) | Indeed.com Australia</w:t>
      </w:r>
      <w:r w:rsidRPr="00C20C72">
        <w:rPr>
          <w:rFonts w:ascii="Calibri" w:hAnsi="Calibri" w:cs="Calibri"/>
        </w:rPr>
        <w:t xml:space="preserve"> (no date). Available at: https://au.indeed.com/career-advice/career-development/software-development-methodology (Accessed: 5 December 2023).</w:t>
      </w:r>
    </w:p>
    <w:p w14:paraId="6FA93BD2" w14:textId="0FAFF4C5" w:rsidR="008A58DD" w:rsidRPr="008A58DD" w:rsidRDefault="00CE57A3" w:rsidP="008A58DD">
      <w:r>
        <w:fldChar w:fldCharType="end"/>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34AEB" w14:textId="77777777" w:rsidR="005D4E50" w:rsidRDefault="005D4E50">
      <w:pPr>
        <w:spacing w:after="0" w:line="240" w:lineRule="auto"/>
      </w:pPr>
      <w:r>
        <w:separator/>
      </w:r>
    </w:p>
  </w:endnote>
  <w:endnote w:type="continuationSeparator" w:id="0">
    <w:p w14:paraId="3107DF6C" w14:textId="77777777" w:rsidR="005D4E50" w:rsidRDefault="005D4E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66F81" w14:textId="77777777" w:rsidR="005D4E50" w:rsidRDefault="005D4E50">
      <w:pPr>
        <w:spacing w:after="0" w:line="240" w:lineRule="auto"/>
      </w:pPr>
      <w:r>
        <w:separator/>
      </w:r>
    </w:p>
  </w:footnote>
  <w:footnote w:type="continuationSeparator" w:id="0">
    <w:p w14:paraId="213EF6C0" w14:textId="77777777" w:rsidR="005D4E50" w:rsidRDefault="005D4E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E5A"/>
    <w:multiLevelType w:val="hybridMultilevel"/>
    <w:tmpl w:val="A68863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D83FCA"/>
    <w:multiLevelType w:val="hybridMultilevel"/>
    <w:tmpl w:val="DE3A16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AD63440"/>
    <w:multiLevelType w:val="hybridMultilevel"/>
    <w:tmpl w:val="6DACEB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9705612">
    <w:abstractNumId w:val="4"/>
  </w:num>
  <w:num w:numId="2" w16cid:durableId="1361665836">
    <w:abstractNumId w:val="2"/>
  </w:num>
  <w:num w:numId="3" w16cid:durableId="1589576038">
    <w:abstractNumId w:val="3"/>
  </w:num>
  <w:num w:numId="4" w16cid:durableId="363557318">
    <w:abstractNumId w:val="0"/>
  </w:num>
  <w:num w:numId="5" w16cid:durableId="989018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B697E"/>
    <w:rsid w:val="00020113"/>
    <w:rsid w:val="0002594F"/>
    <w:rsid w:val="00041CD0"/>
    <w:rsid w:val="00051C76"/>
    <w:rsid w:val="000B79F2"/>
    <w:rsid w:val="000F30E6"/>
    <w:rsid w:val="00107867"/>
    <w:rsid w:val="00131D19"/>
    <w:rsid w:val="00151300"/>
    <w:rsid w:val="001A488B"/>
    <w:rsid w:val="001E5307"/>
    <w:rsid w:val="001F448C"/>
    <w:rsid w:val="002159FA"/>
    <w:rsid w:val="002228B3"/>
    <w:rsid w:val="00241419"/>
    <w:rsid w:val="00284F6E"/>
    <w:rsid w:val="002964D9"/>
    <w:rsid w:val="002B4C6F"/>
    <w:rsid w:val="002D0BCC"/>
    <w:rsid w:val="002E575E"/>
    <w:rsid w:val="002F019E"/>
    <w:rsid w:val="00315C6E"/>
    <w:rsid w:val="003240C1"/>
    <w:rsid w:val="00327BBF"/>
    <w:rsid w:val="003333AD"/>
    <w:rsid w:val="00372015"/>
    <w:rsid w:val="00392227"/>
    <w:rsid w:val="003C6F49"/>
    <w:rsid w:val="003F2406"/>
    <w:rsid w:val="003F55C3"/>
    <w:rsid w:val="00433B0B"/>
    <w:rsid w:val="00442885"/>
    <w:rsid w:val="004520DA"/>
    <w:rsid w:val="00485EF2"/>
    <w:rsid w:val="00487D0E"/>
    <w:rsid w:val="00496052"/>
    <w:rsid w:val="004B7561"/>
    <w:rsid w:val="004C0F29"/>
    <w:rsid w:val="00504809"/>
    <w:rsid w:val="0051713A"/>
    <w:rsid w:val="005248BA"/>
    <w:rsid w:val="00536DA2"/>
    <w:rsid w:val="005638BA"/>
    <w:rsid w:val="0059111F"/>
    <w:rsid w:val="005A5582"/>
    <w:rsid w:val="005B1298"/>
    <w:rsid w:val="005C0A3F"/>
    <w:rsid w:val="005D4E50"/>
    <w:rsid w:val="00604B8B"/>
    <w:rsid w:val="00607B0D"/>
    <w:rsid w:val="006357DC"/>
    <w:rsid w:val="0064556D"/>
    <w:rsid w:val="00661CEA"/>
    <w:rsid w:val="00685BD5"/>
    <w:rsid w:val="00695C44"/>
    <w:rsid w:val="00741EA9"/>
    <w:rsid w:val="00745571"/>
    <w:rsid w:val="00786242"/>
    <w:rsid w:val="007B01AD"/>
    <w:rsid w:val="007B63DE"/>
    <w:rsid w:val="007E4CB9"/>
    <w:rsid w:val="007E669C"/>
    <w:rsid w:val="007F3450"/>
    <w:rsid w:val="00811541"/>
    <w:rsid w:val="00833A3E"/>
    <w:rsid w:val="00876153"/>
    <w:rsid w:val="008A58DD"/>
    <w:rsid w:val="008C69DB"/>
    <w:rsid w:val="008E5B46"/>
    <w:rsid w:val="0094783F"/>
    <w:rsid w:val="00966B91"/>
    <w:rsid w:val="009A6B83"/>
    <w:rsid w:val="009B697E"/>
    <w:rsid w:val="009E2085"/>
    <w:rsid w:val="00A02E5C"/>
    <w:rsid w:val="00A34E52"/>
    <w:rsid w:val="00A4408F"/>
    <w:rsid w:val="00AA7B7C"/>
    <w:rsid w:val="00AE68F0"/>
    <w:rsid w:val="00B450FC"/>
    <w:rsid w:val="00BA70AD"/>
    <w:rsid w:val="00BF313E"/>
    <w:rsid w:val="00C06776"/>
    <w:rsid w:val="00C20C72"/>
    <w:rsid w:val="00C5047D"/>
    <w:rsid w:val="00C82B87"/>
    <w:rsid w:val="00CA1F0D"/>
    <w:rsid w:val="00CD6897"/>
    <w:rsid w:val="00CE57A3"/>
    <w:rsid w:val="00D0088B"/>
    <w:rsid w:val="00D04ADC"/>
    <w:rsid w:val="00D107E3"/>
    <w:rsid w:val="00D12548"/>
    <w:rsid w:val="00D179E0"/>
    <w:rsid w:val="00D246FA"/>
    <w:rsid w:val="00DD0776"/>
    <w:rsid w:val="00DD15B0"/>
    <w:rsid w:val="00DE0952"/>
    <w:rsid w:val="00E106F8"/>
    <w:rsid w:val="00E63A25"/>
    <w:rsid w:val="00EB48C6"/>
    <w:rsid w:val="00EE405F"/>
    <w:rsid w:val="00F054C1"/>
    <w:rsid w:val="00F15AB4"/>
    <w:rsid w:val="00F23D78"/>
    <w:rsid w:val="00F77FE7"/>
    <w:rsid w:val="00FC4C57"/>
    <w:rsid w:val="00FE07DB"/>
    <w:rsid w:val="00FE256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docId w15:val="{678E9155-3080-4D89-A61B-85A1C202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CE57A3"/>
    <w:pPr>
      <w:spacing w:after="240" w:line="240" w:lineRule="auto"/>
    </w:pPr>
  </w:style>
  <w:style w:type="character" w:styleId="UnresolvedMention">
    <w:name w:val="Unresolved Mention"/>
    <w:basedOn w:val="DefaultParagraphFont"/>
    <w:uiPriority w:val="99"/>
    <w:semiHidden/>
    <w:unhideWhenUsed/>
    <w:rsid w:val="00517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3203">
      <w:bodyDiv w:val="1"/>
      <w:marLeft w:val="0"/>
      <w:marRight w:val="0"/>
      <w:marTop w:val="0"/>
      <w:marBottom w:val="0"/>
      <w:divBdr>
        <w:top w:val="none" w:sz="0" w:space="0" w:color="auto"/>
        <w:left w:val="none" w:sz="0" w:space="0" w:color="auto"/>
        <w:bottom w:val="none" w:sz="0" w:space="0" w:color="auto"/>
        <w:right w:val="none" w:sz="0" w:space="0" w:color="auto"/>
      </w:divBdr>
    </w:div>
    <w:div w:id="305284120">
      <w:bodyDiv w:val="1"/>
      <w:marLeft w:val="0"/>
      <w:marRight w:val="0"/>
      <w:marTop w:val="0"/>
      <w:marBottom w:val="0"/>
      <w:divBdr>
        <w:top w:val="none" w:sz="0" w:space="0" w:color="auto"/>
        <w:left w:val="none" w:sz="0" w:space="0" w:color="auto"/>
        <w:bottom w:val="none" w:sz="0" w:space="0" w:color="auto"/>
        <w:right w:val="none" w:sz="0" w:space="0" w:color="auto"/>
      </w:divBdr>
    </w:div>
    <w:div w:id="605891064">
      <w:bodyDiv w:val="1"/>
      <w:marLeft w:val="0"/>
      <w:marRight w:val="0"/>
      <w:marTop w:val="0"/>
      <w:marBottom w:val="0"/>
      <w:divBdr>
        <w:top w:val="none" w:sz="0" w:space="0" w:color="auto"/>
        <w:left w:val="none" w:sz="0" w:space="0" w:color="auto"/>
        <w:bottom w:val="none" w:sz="0" w:space="0" w:color="auto"/>
        <w:right w:val="none" w:sz="0" w:space="0" w:color="auto"/>
      </w:divBdr>
    </w:div>
    <w:div w:id="853224378">
      <w:bodyDiv w:val="1"/>
      <w:marLeft w:val="0"/>
      <w:marRight w:val="0"/>
      <w:marTop w:val="0"/>
      <w:marBottom w:val="0"/>
      <w:divBdr>
        <w:top w:val="none" w:sz="0" w:space="0" w:color="auto"/>
        <w:left w:val="none" w:sz="0" w:space="0" w:color="auto"/>
        <w:bottom w:val="none" w:sz="0" w:space="0" w:color="auto"/>
        <w:right w:val="none" w:sz="0" w:space="0" w:color="auto"/>
      </w:divBdr>
    </w:div>
    <w:div w:id="1533834947">
      <w:bodyDiv w:val="1"/>
      <w:marLeft w:val="0"/>
      <w:marRight w:val="0"/>
      <w:marTop w:val="0"/>
      <w:marBottom w:val="0"/>
      <w:divBdr>
        <w:top w:val="none" w:sz="0" w:space="0" w:color="auto"/>
        <w:left w:val="none" w:sz="0" w:space="0" w:color="auto"/>
        <w:bottom w:val="none" w:sz="0" w:space="0" w:color="auto"/>
        <w:right w:val="none" w:sz="0" w:space="0" w:color="auto"/>
      </w:divBdr>
    </w:div>
    <w:div w:id="1536043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21" Type="http://schemas.openxmlformats.org/officeDocument/2006/relationships/image" Target="media/image12.jpe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s://godotengine.org/" TargetMode="External"/><Relationship Id="rId37" Type="http://schemas.openxmlformats.org/officeDocument/2006/relationships/hyperlink" Target="https://github.com/C20321456/FYP" TargetMode="External"/><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41</Pages>
  <Words>6924</Words>
  <Characters>3947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4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21456 Mykolas Kubilius</cp:lastModifiedBy>
  <cp:revision>17</cp:revision>
  <dcterms:created xsi:type="dcterms:W3CDTF">2019-10-08T19:24:00Z</dcterms:created>
  <dcterms:modified xsi:type="dcterms:W3CDTF">2023-12-0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CEao0Uk"/&gt;&lt;style id="http://www.zotero.org/styles/harvard-cite-them-right" hasBibliography="1" bibliographyStyleHasBeenSet="1"/&gt;&lt;prefs&gt;&lt;pref name="fieldType" value="Field"/&gt;&lt;/prefs&gt;&lt;/data&gt;</vt:lpwstr>
  </property>
</Properties>
</file>